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0422CB4" w14:textId="4537C30C" w:rsidR="00FA0160" w:rsidRPr="00F4246F" w:rsidRDefault="003A545B" w:rsidP="00335561">
      <w:pPr>
        <w:snapToGrid w:val="0"/>
        <w:contextualSpacing/>
        <w:jc w:val="center"/>
        <w:rPr>
          <w:rFonts w:ascii="Arial" w:hAnsi="Arial" w:cs="Arial"/>
          <w:b/>
          <w:bCs/>
          <w:color w:val="0070C0"/>
          <w:sz w:val="72"/>
          <w:szCs w:val="72"/>
        </w:rPr>
      </w:pPr>
      <w:bookmarkStart w:id="0" w:name="_Toc191301260"/>
      <w:r w:rsidRPr="00F4246F">
        <w:rPr>
          <w:rFonts w:ascii="Arial" w:hAnsi="Arial" w:cs="Arial"/>
          <w:b/>
          <w:bCs/>
          <w:color w:val="0070C0"/>
          <w:sz w:val="72"/>
          <w:szCs w:val="72"/>
        </w:rPr>
        <w:t xml:space="preserve">Supplementary file </w:t>
      </w:r>
      <w:r w:rsidR="00FC7602">
        <w:rPr>
          <w:rFonts w:ascii="Arial" w:hAnsi="Arial" w:cs="Arial"/>
          <w:b/>
          <w:bCs/>
          <w:color w:val="0070C0"/>
          <w:sz w:val="72"/>
          <w:szCs w:val="72"/>
        </w:rPr>
        <w:t>2</w:t>
      </w:r>
    </w:p>
    <w:p w14:paraId="5E2116EC" w14:textId="4FFDB98F" w:rsidR="00FC183D" w:rsidRPr="00F4246F" w:rsidRDefault="00272A57" w:rsidP="00335561">
      <w:pPr>
        <w:snapToGrid w:val="0"/>
        <w:contextualSpacing/>
        <w:jc w:val="center"/>
        <w:rPr>
          <w:rFonts w:ascii="Arial" w:hAnsi="Arial" w:cs="Arial"/>
          <w:b/>
          <w:bCs/>
          <w:sz w:val="72"/>
          <w:szCs w:val="72"/>
        </w:rPr>
      </w:pPr>
      <w:r w:rsidRPr="00F4246F">
        <w:rPr>
          <w:rFonts w:ascii="Arial" w:hAnsi="Arial" w:cs="Arial"/>
          <w:b/>
          <w:bCs/>
          <w:sz w:val="72"/>
          <w:szCs w:val="72"/>
        </w:rPr>
        <w:t>Inferential</w:t>
      </w:r>
      <w:r w:rsidR="00547C1A" w:rsidRPr="00F4246F">
        <w:rPr>
          <w:rFonts w:ascii="Arial" w:hAnsi="Arial" w:cs="Arial"/>
          <w:b/>
          <w:bCs/>
          <w:sz w:val="72"/>
          <w:szCs w:val="72"/>
        </w:rPr>
        <w:t xml:space="preserve"> </w:t>
      </w:r>
      <w:r w:rsidR="00AE1076" w:rsidRPr="00F4246F">
        <w:rPr>
          <w:rFonts w:ascii="Arial" w:hAnsi="Arial" w:cs="Arial"/>
          <w:b/>
          <w:bCs/>
          <w:sz w:val="72"/>
          <w:szCs w:val="72"/>
        </w:rPr>
        <w:t>Chi</w:t>
      </w:r>
      <w:r w:rsidR="00B765AD">
        <w:rPr>
          <w:rFonts w:ascii="Arial" w:hAnsi="Arial" w:cs="Arial"/>
          <w:b/>
          <w:bCs/>
          <w:sz w:val="72"/>
          <w:szCs w:val="72"/>
        </w:rPr>
        <w:t>-</w:t>
      </w:r>
      <w:r w:rsidR="00AE1076" w:rsidRPr="00F4246F">
        <w:rPr>
          <w:rFonts w:ascii="Arial" w:hAnsi="Arial" w:cs="Arial"/>
          <w:b/>
          <w:bCs/>
          <w:sz w:val="72"/>
          <w:szCs w:val="72"/>
        </w:rPr>
        <w:t>Square</w:t>
      </w:r>
      <w:r w:rsidR="00043619" w:rsidRPr="00F4246F">
        <w:rPr>
          <w:rFonts w:ascii="Arial" w:hAnsi="Arial" w:cs="Arial"/>
          <w:b/>
          <w:bCs/>
          <w:sz w:val="72"/>
          <w:szCs w:val="72"/>
        </w:rPr>
        <w:t xml:space="preserve"> </w:t>
      </w:r>
    </w:p>
    <w:p w14:paraId="420B1DF9" w14:textId="0A8CFF0C" w:rsidR="00AE1076" w:rsidRPr="00F4246F" w:rsidRDefault="00043619" w:rsidP="00335561">
      <w:pPr>
        <w:snapToGrid w:val="0"/>
        <w:contextualSpacing/>
        <w:jc w:val="center"/>
        <w:rPr>
          <w:rFonts w:ascii="Arial" w:hAnsi="Arial" w:cs="Arial"/>
          <w:b/>
          <w:bCs/>
          <w:sz w:val="72"/>
          <w:szCs w:val="72"/>
        </w:rPr>
      </w:pPr>
      <w:r w:rsidRPr="00F4246F">
        <w:rPr>
          <w:rFonts w:ascii="Arial" w:hAnsi="Arial" w:cs="Arial"/>
          <w:b/>
          <w:bCs/>
          <w:sz w:val="52"/>
          <w:szCs w:val="52"/>
        </w:rPr>
        <w:t>(</w:t>
      </w:r>
      <w:r w:rsidR="00FA0160" w:rsidRPr="00F4246F">
        <w:rPr>
          <w:rFonts w:ascii="Arial" w:hAnsi="Arial" w:cs="Arial"/>
          <w:b/>
          <w:bCs/>
          <w:sz w:val="52"/>
          <w:szCs w:val="52"/>
        </w:rPr>
        <w:t>UCLA &amp; Direct measure of loneliness &amp; Social capital score</w:t>
      </w:r>
      <w:r w:rsidRPr="00F4246F">
        <w:rPr>
          <w:rFonts w:ascii="Arial" w:hAnsi="Arial" w:cs="Arial"/>
          <w:b/>
          <w:bCs/>
          <w:sz w:val="52"/>
          <w:szCs w:val="52"/>
        </w:rPr>
        <w:t>)</w:t>
      </w:r>
    </w:p>
    <w:p w14:paraId="2880651E" w14:textId="77777777" w:rsidR="000B31C0" w:rsidRPr="00F4246F" w:rsidRDefault="000B31C0" w:rsidP="00335561">
      <w:pPr>
        <w:pBdr>
          <w:bottom w:val="single" w:sz="6" w:space="1" w:color="auto"/>
        </w:pBdr>
        <w:snapToGrid w:val="0"/>
        <w:contextualSpacing/>
        <w:rPr>
          <w:rFonts w:ascii="Arial" w:hAnsi="Arial" w:cs="Arial"/>
          <w:b/>
          <w:bCs/>
        </w:rPr>
      </w:pPr>
    </w:p>
    <w:p w14:paraId="34F81CA9" w14:textId="77777777" w:rsidR="00AF43BD" w:rsidRPr="00F4246F" w:rsidRDefault="00AF43BD" w:rsidP="00335561">
      <w:pPr>
        <w:snapToGrid w:val="0"/>
        <w:contextualSpacing/>
        <w:rPr>
          <w:rFonts w:ascii="Arial" w:hAnsi="Arial" w:cs="Arial"/>
          <w:b/>
          <w:bCs/>
          <w:sz w:val="22"/>
          <w:szCs w:val="22"/>
        </w:rPr>
      </w:pPr>
    </w:p>
    <w:p w14:paraId="60B4052A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  <w:sz w:val="22"/>
          <w:szCs w:val="22"/>
        </w:rPr>
      </w:pPr>
      <w:r w:rsidRPr="00F4246F">
        <w:rPr>
          <w:rFonts w:ascii="Arial" w:hAnsi="Arial" w:cs="Arial"/>
          <w:b/>
          <w:bCs/>
          <w:sz w:val="22"/>
          <w:szCs w:val="22"/>
        </w:rPr>
        <w:t>Association between low, moderate and high levels of loneliness (UCLA) and respondent characteristics</w:t>
      </w:r>
    </w:p>
    <w:p w14:paraId="75371138" w14:textId="4D013DF1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The age distribution was significantly associated and varied considerably across loneliness level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1</w:t>
      </w:r>
      <w:r w:rsidRPr="00F4246F">
        <w:rPr>
          <w:rFonts w:ascii="Arial" w:hAnsi="Arial" w:cs="Arial"/>
          <w:sz w:val="22"/>
          <w:szCs w:val="22"/>
        </w:rPr>
        <w:t>. Among those reporting no loneliness, 48.7% were over 65 years old, compared to 32.2% in the moderate loneliness group and only 17.4% in the severe loneliness group. Conversely, younger age groups (16-25 and 25-35) were more prevalent in the severe loneliness category (11.1% and 14.6%, respectively) compared to the no loneliness group (1.5% and 3.9%, respectively). Females constituted a larger proportion of those experiencing moderate (64.9%) and severe (62.8%) loneliness compared to those with no loneliness (55.8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. </w:t>
      </w:r>
    </w:p>
    <w:p w14:paraId="5C9C7FF0" w14:textId="77777777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</w:p>
    <w:p w14:paraId="7AE4F7EB" w14:textId="3A08D7C0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In terms of education, individuals with university degrees or higher were less represented in the severe loneliness group (40.2%) compared to the no loneliness (48.6%) and moderate loneliness (49.2%) group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1</w:t>
      </w:r>
      <w:r w:rsidRPr="00F4246F">
        <w:rPr>
          <w:rFonts w:ascii="Arial" w:hAnsi="Arial" w:cs="Arial"/>
          <w:sz w:val="22"/>
          <w:szCs w:val="22"/>
        </w:rPr>
        <w:t xml:space="preserve">. Additionally, employment status showed notable </w:t>
      </w:r>
      <w:r w:rsidR="00A868C4" w:rsidRPr="00F4246F">
        <w:rPr>
          <w:rFonts w:ascii="Arial" w:hAnsi="Arial" w:cs="Arial"/>
          <w:sz w:val="22"/>
          <w:szCs w:val="22"/>
        </w:rPr>
        <w:t>differences,</w:t>
      </w:r>
      <w:r w:rsidRPr="00F4246F">
        <w:rPr>
          <w:rFonts w:ascii="Arial" w:hAnsi="Arial" w:cs="Arial"/>
          <w:sz w:val="22"/>
          <w:szCs w:val="22"/>
        </w:rPr>
        <w:t xml:space="preserve"> with retired individuals comprising 52.8% of the no loneliness group but only 20.8% of the severe loneliness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. Unemployed individuals were more prevalent in the severe loneliness category (14.2%) compared to the no loneliness group (1.3%). Marital status also varied </w:t>
      </w:r>
      <w:r w:rsidR="00A868C4" w:rsidRPr="00F4246F">
        <w:rPr>
          <w:rFonts w:ascii="Arial" w:hAnsi="Arial" w:cs="Arial"/>
          <w:sz w:val="22"/>
          <w:szCs w:val="22"/>
        </w:rPr>
        <w:t>significantly,</w:t>
      </w:r>
      <w:r w:rsidRPr="00F4246F">
        <w:rPr>
          <w:rFonts w:ascii="Arial" w:hAnsi="Arial" w:cs="Arial"/>
          <w:sz w:val="22"/>
          <w:szCs w:val="22"/>
        </w:rPr>
        <w:t xml:space="preserve"> with married or civil partnership individuals making up 70.1% of the no loneliness group but only 26.5% of the severe loneliness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Single individuals were more represented in the severe loneliness category (37.5%) compared to the no loneliness group (8.4%).</w:t>
      </w:r>
    </w:p>
    <w:p w14:paraId="3D07FB7E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sz w:val="22"/>
          <w:szCs w:val="22"/>
        </w:rPr>
      </w:pPr>
    </w:p>
    <w:p w14:paraId="7647D3AE" w14:textId="0A2DA936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The number of relatives and friends showed a clear association with loneliness level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1</w:t>
      </w:r>
      <w:r w:rsidRPr="00F4246F">
        <w:rPr>
          <w:rFonts w:ascii="Arial" w:hAnsi="Arial" w:cs="Arial"/>
          <w:sz w:val="22"/>
          <w:szCs w:val="22"/>
        </w:rPr>
        <w:t>. Individuals with no relatives comprised 10.6% of the severe loneliness group compared to only 2.6% of the no loneliness group. Similarly, those with no friends made up 20.0% of the severe loneliness group but only 2.8% of the no loneliness group. Living alone was more common among those experiencing severe loneliness (36.8%) compared to those with no loneliness (16.4%). Furthermore, disability and long-term health conditions were more prevalent among those experiencing severe lonelines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Individuals with disabilities constituted 34.8% of the severe loneliness group compared to 9.3% of the no loneliness group. Similarly, those with long-term conditions made up 67.4% of the severe loneliness group but only 34.7% of the no loneliness group. Having children under 16 was more common in the severe loneliness group (33.0%) compared to the no loneliness group (14.5%).</w:t>
      </w:r>
    </w:p>
    <w:p w14:paraId="29893824" w14:textId="77777777" w:rsidR="00A868C4" w:rsidRPr="00F4246F" w:rsidRDefault="00A868C4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</w:p>
    <w:p w14:paraId="187A189A" w14:textId="1018256C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</w:rPr>
      </w:pPr>
      <w:r w:rsidRPr="00F4246F">
        <w:rPr>
          <w:rFonts w:ascii="Arial" w:hAnsi="Arial" w:cs="Arial"/>
          <w:b/>
          <w:bCs/>
        </w:rPr>
        <w:t>Table 1: Association between low, moderate and high levels of loneliness (UCLA) and respondent characteristic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834"/>
        <w:gridCol w:w="1022"/>
        <w:gridCol w:w="929"/>
        <w:gridCol w:w="974"/>
        <w:gridCol w:w="858"/>
        <w:gridCol w:w="808"/>
        <w:gridCol w:w="858"/>
        <w:gridCol w:w="808"/>
        <w:gridCol w:w="692"/>
        <w:gridCol w:w="856"/>
      </w:tblGrid>
      <w:tr w:rsidR="000B31C0" w:rsidRPr="00F4246F" w14:paraId="33941BC1" w14:textId="77777777" w:rsidTr="00AF43BD">
        <w:trPr>
          <w:trHeight w:val="20"/>
        </w:trPr>
        <w:tc>
          <w:tcPr>
            <w:tcW w:w="952" w:type="pct"/>
            <w:shd w:val="clear" w:color="auto" w:fill="auto"/>
            <w:noWrap/>
            <w:vAlign w:val="center"/>
          </w:tcPr>
          <w:p w14:paraId="1F0E9A9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1012" w:type="pct"/>
            <w:gridSpan w:val="2"/>
            <w:shd w:val="clear" w:color="auto" w:fill="auto"/>
            <w:noWrap/>
            <w:vAlign w:val="center"/>
          </w:tcPr>
          <w:p w14:paraId="0E4E94F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o loneliness</w:t>
            </w:r>
          </w:p>
        </w:tc>
        <w:tc>
          <w:tcPr>
            <w:tcW w:w="950" w:type="pct"/>
            <w:gridSpan w:val="2"/>
            <w:shd w:val="clear" w:color="auto" w:fill="auto"/>
            <w:vAlign w:val="center"/>
          </w:tcPr>
          <w:p w14:paraId="77B57A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Moderate loneliness</w:t>
            </w:r>
          </w:p>
        </w:tc>
        <w:tc>
          <w:tcPr>
            <w:tcW w:w="864" w:type="pct"/>
            <w:gridSpan w:val="2"/>
            <w:shd w:val="clear" w:color="auto" w:fill="auto"/>
            <w:vAlign w:val="center"/>
          </w:tcPr>
          <w:p w14:paraId="083BD2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Severe loneliness</w:t>
            </w:r>
          </w:p>
        </w:tc>
        <w:tc>
          <w:tcPr>
            <w:tcW w:w="778" w:type="pct"/>
            <w:gridSpan w:val="2"/>
            <w:shd w:val="clear" w:color="auto" w:fill="auto"/>
            <w:vAlign w:val="center"/>
          </w:tcPr>
          <w:p w14:paraId="7A002C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Total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73C6FAE5" w14:textId="53C48CF9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p</w:t>
            </w:r>
            <w:r w:rsidR="0027025C">
              <w:rPr>
                <w:rFonts w:ascii="Arial" w:hAnsi="Arial" w:cs="Arial"/>
                <w:b/>
                <w:bCs/>
                <w:sz w:val="14"/>
                <w:szCs w:val="14"/>
              </w:rPr>
              <w:t>-</w:t>
            </w: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value</w:t>
            </w:r>
          </w:p>
        </w:tc>
      </w:tr>
      <w:tr w:rsidR="000B31C0" w:rsidRPr="00F4246F" w14:paraId="31767277" w14:textId="77777777" w:rsidTr="00AF43BD">
        <w:trPr>
          <w:trHeight w:val="20"/>
        </w:trPr>
        <w:tc>
          <w:tcPr>
            <w:tcW w:w="952" w:type="pct"/>
            <w:shd w:val="clear" w:color="auto" w:fill="auto"/>
            <w:noWrap/>
            <w:vAlign w:val="center"/>
            <w:hideMark/>
          </w:tcPr>
          <w:p w14:paraId="53F978A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Category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249597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N)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19D649C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%)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4CD957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N)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90714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%)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2FA7404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N)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3E5919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%)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B3B5C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N)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F5802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 (%)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E5D04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</w:tr>
      <w:tr w:rsidR="000B31C0" w:rsidRPr="00F4246F" w14:paraId="12DD3F58" w14:textId="77777777" w:rsidTr="00AF43BD">
        <w:trPr>
          <w:trHeight w:val="20"/>
        </w:trPr>
        <w:tc>
          <w:tcPr>
            <w:tcW w:w="952" w:type="pct"/>
            <w:shd w:val="clear" w:color="auto" w:fill="auto"/>
            <w:noWrap/>
            <w:vAlign w:val="center"/>
          </w:tcPr>
          <w:p w14:paraId="28120E9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Age</w:t>
            </w:r>
          </w:p>
        </w:tc>
        <w:tc>
          <w:tcPr>
            <w:tcW w:w="530" w:type="pct"/>
            <w:shd w:val="clear" w:color="auto" w:fill="auto"/>
            <w:noWrap/>
            <w:vAlign w:val="center"/>
          </w:tcPr>
          <w:p w14:paraId="57C62B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noWrap/>
            <w:vAlign w:val="center"/>
          </w:tcPr>
          <w:p w14:paraId="68789D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7637EC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5A7B3C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44D5CB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58F9E54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05DCA2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7C545D3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4B8A47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261CD87C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4CD3D08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-25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74F4E3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3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71CD5D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5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6E8D77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18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422C2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7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4928C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58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532A7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1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3638D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352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1D3718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2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65AFD8C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FC7E15A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3BA9E6B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-35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0005A46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02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738098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9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276075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534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3A8D82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0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1C3CB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02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F649F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.6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25A767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057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380817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6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13F457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22591FE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521D026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-45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3DF0FE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392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14F4F7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2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3AA8E6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178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CACB9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1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943CD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43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9265D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.6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FD73F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006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1F9D7FC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1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783B9D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8937D3D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165E867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-55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4359E1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852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A3CC7E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5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38CE4A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062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CFF94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3EF21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117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7E9B7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.6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C3C90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,031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3A8DFE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2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746B04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A8A89D6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5D3866F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6-65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57D43CA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525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04286B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2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1DBF3E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720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CD165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7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83750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990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D05173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8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759A0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235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746B8B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5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CD09F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1D9C3CC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3FD6B65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gt;65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2B1E6B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,845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91C0C7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7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541636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,899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32732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1D2FA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18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5EA22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4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24487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,927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6A1212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4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25AD63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2F7DF30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</w:tcPr>
          <w:p w14:paraId="1A39103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Gender</w:t>
            </w:r>
          </w:p>
        </w:tc>
        <w:tc>
          <w:tcPr>
            <w:tcW w:w="530" w:type="pct"/>
            <w:shd w:val="clear" w:color="auto" w:fill="auto"/>
            <w:vAlign w:val="center"/>
          </w:tcPr>
          <w:p w14:paraId="1A302D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vAlign w:val="center"/>
          </w:tcPr>
          <w:p w14:paraId="454E93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7284C1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69FB2B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63C8A2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2313FF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514001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1F88F1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63AEC6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2513E990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3A3A03C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Female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5EB01D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588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56B44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.8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1F401E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,102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9E2C0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4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AECB9D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97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36A2078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2.8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108B1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3,661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457AFB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1.7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1A0AA2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954307B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07F40C6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lastRenderedPageBreak/>
              <w:t>Male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388CDC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,983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0EF327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.9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2138E1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092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E20EB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FF0CE8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654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43009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.4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1DBFD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,729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F9CCE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.4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2D985D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A90E98A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3DD4CDC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27E819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9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0E2BD5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2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42987FC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F6BCA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5536A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9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3C2919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FB880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04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3428CF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6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1CA4D5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60F7A80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245C46D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ould rather not say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0315D1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2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771365A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2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3E2FBA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80F8A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73916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422AE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6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184ED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8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39A1B8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6A1FEE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893C670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</w:tcPr>
          <w:p w14:paraId="7ADB743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ducation</w:t>
            </w:r>
          </w:p>
        </w:tc>
        <w:tc>
          <w:tcPr>
            <w:tcW w:w="530" w:type="pct"/>
            <w:shd w:val="clear" w:color="auto" w:fill="auto"/>
            <w:vAlign w:val="center"/>
          </w:tcPr>
          <w:p w14:paraId="500540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vAlign w:val="center"/>
          </w:tcPr>
          <w:p w14:paraId="748E6A8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1699ED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2A2AB8E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4404F6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0D7057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29D5BCE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07BD6D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092056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20CC5AA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183089D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A levels/College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192588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896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FE7E1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3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0DC6A43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64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895BE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.5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3A9A3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159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DEB07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4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C9293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,700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3E2AAD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3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0647F8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E7A3622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0F07C6A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econdary School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385BC6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758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33ED89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1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3AC9E9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419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F0EFB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2CC068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304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C656D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4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A22F3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,481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79EC91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3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03974D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A5A7EB5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117B998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iversity Degree or higher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4DBEC9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,632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B3DA4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6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76E37D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288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061E6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6E119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088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4A2C0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2B98F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,008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3CEFFF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.3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73EAC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0FEC384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</w:tcPr>
          <w:p w14:paraId="1CBBAA6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mployment</w:t>
            </w:r>
          </w:p>
        </w:tc>
        <w:tc>
          <w:tcPr>
            <w:tcW w:w="530" w:type="pct"/>
            <w:shd w:val="clear" w:color="auto" w:fill="auto"/>
            <w:vAlign w:val="center"/>
          </w:tcPr>
          <w:p w14:paraId="6684807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vAlign w:val="center"/>
          </w:tcPr>
          <w:p w14:paraId="0442242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787210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4AE3CC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2023FE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1FDBD2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4F22A3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7EEC7A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511A17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03028960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789F876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Employed full-time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1B1A5C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777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5D4FEC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4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5E1E26F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,152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5CA10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.7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3DF23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459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270F9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.4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322B6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,388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75AEAE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.9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4970AF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0A980DA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135CDE4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Employed part-time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6CC7F85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928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E8E71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9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499C84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66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49944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.1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6F3E8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01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63770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8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7E55D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604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353E5C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8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346E25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C63DB95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01C0D47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5DA44F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13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0394284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1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65DA7E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128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A3658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1F92E9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59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F7D8F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EE4EB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37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F2BF6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3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44AEAE5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ABB6858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1DEBCD0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Retired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7A246C2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,961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25668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2.8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27E321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,30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F91B6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0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240CCB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774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9F8E06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8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BC683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,038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09ADA2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3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652EAD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4647613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129EDE1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elf-employed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73BB2E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443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EF9F1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8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05B16D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140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2D4BA2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35F65C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02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73688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4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22E4A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608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14E729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1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031DAC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0BF81B2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3D12844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tudent (full or part-time)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0A6A87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5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33D046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8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582D7A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3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3B172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0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298E60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89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6212D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1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1D8FD2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733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0C7578E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0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11AACE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391E4D2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2DDF7B08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employed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717FB4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1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B4CCB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3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5C3454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85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EA87B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6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0A049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31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04190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E5317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629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4AE5B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1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4FF84C3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E87500E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0F03F29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paid carer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257DEA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0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A9F45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7B2736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7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A6BE8C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1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8CDAE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7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59907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AB12B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60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9EE527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3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36DEDB1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584499D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4816EEF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Volunteer (full or part-time)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32DB72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7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7B7CB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4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50F51C4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64B45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0A431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60438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AF0E0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459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15DCAD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4DEA6D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ED6C710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</w:tcPr>
          <w:p w14:paraId="2F08DF9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thnicity</w:t>
            </w:r>
          </w:p>
        </w:tc>
        <w:tc>
          <w:tcPr>
            <w:tcW w:w="530" w:type="pct"/>
            <w:shd w:val="clear" w:color="auto" w:fill="auto"/>
            <w:vAlign w:val="center"/>
          </w:tcPr>
          <w:p w14:paraId="02761EE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vAlign w:val="center"/>
          </w:tcPr>
          <w:p w14:paraId="088CAAF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178667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1A4E869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518D6D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39B0F9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5559DC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737614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14013E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1AF24F1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609F6B8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Asian/Asian British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5EEE10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07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DE90C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5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208C64B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16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5008F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1A05F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094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0752C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6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A33133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162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447530B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1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EDAF9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09FAF57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0728ECB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British Black/African/Caribbean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480F21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4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079425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596071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4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3F3C1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8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9500B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3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EE365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5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4C6B3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310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35D02B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9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0E0E96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49BA5C2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69167A0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ixed/Multiple ethnic group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1E54BE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7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342B91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1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066BA5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70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ABB417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5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2CCBE0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68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45F40C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5457F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025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062888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6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C0631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D14D825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1232F0F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 ethnic group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47525C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3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3DAB5DB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7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7236553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30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96F4F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0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2E51A5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89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D54608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9080E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722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451028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2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17E7A79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0F3D8B4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13B4D53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hite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1B6372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752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5137C6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3.4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63BBF8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,104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3D2A12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0.1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21976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,308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5EE139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6.1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97298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2,164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4C55BC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.8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102EDD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EC8B11F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55CD587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hite and Black Caribbean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41C8B1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2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B4363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2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735A3F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8485F2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3B7831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4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CFF2C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6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34551D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2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405EBE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0DC878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D9B9317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</w:tcPr>
          <w:p w14:paraId="543FDD0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sz w:val="14"/>
                <w:szCs w:val="14"/>
              </w:rPr>
              <w:t>Marital status</w:t>
            </w:r>
          </w:p>
        </w:tc>
        <w:tc>
          <w:tcPr>
            <w:tcW w:w="530" w:type="pct"/>
            <w:shd w:val="clear" w:color="auto" w:fill="auto"/>
            <w:vAlign w:val="center"/>
          </w:tcPr>
          <w:p w14:paraId="310F75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vAlign w:val="center"/>
          </w:tcPr>
          <w:p w14:paraId="392A7A9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2DAD55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6DC687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744211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25B6B9B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6DFE9A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5B6FCE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6B635AB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AA8C993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3466C22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Divorced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65343C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280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013E3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3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360274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25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72DFA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9E8D7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22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4A347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6E867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761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6CC92E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2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7D0743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417A93A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5849D71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In a relationship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23CE04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017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31888B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3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5E61E1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497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C2248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7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A4ED94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890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3DF345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38AEC0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404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30C6E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9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2EE9A2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0CF2CC2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2AC40198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arried / Civil partnership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3C7DF0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470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68B8E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0.1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72D3E3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150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5B876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093D9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992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313CA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.5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3945964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,612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3DA266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3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1A4129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9D656C7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36F4F20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6DF6EC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6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34D387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3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31F8C7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14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300ECD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2F4E7B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380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86A6C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7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35CEE2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992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5CD12B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4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F9172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FF5937B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5ECC0B1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idowed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54D2B3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022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322E7B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6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3C4337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54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9B44C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8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4F3AD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057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34CC9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1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3DC165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625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7D52AA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.7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677148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15E1AC6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0B27D3D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ingle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11F79A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059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2F3E8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4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421A4B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79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5D18B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.1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2D09D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13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83E173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.5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10E89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,983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55AE93A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5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2562FB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2742E0D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</w:tcPr>
          <w:p w14:paraId="7236129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relatives</w:t>
            </w:r>
          </w:p>
        </w:tc>
        <w:tc>
          <w:tcPr>
            <w:tcW w:w="530" w:type="pct"/>
            <w:shd w:val="clear" w:color="auto" w:fill="auto"/>
            <w:vAlign w:val="center"/>
          </w:tcPr>
          <w:p w14:paraId="1F7423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vAlign w:val="center"/>
          </w:tcPr>
          <w:p w14:paraId="45939C6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4AE423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2D2107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672E92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00C601C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473F1E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5B702A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792C45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430D29A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2E1772AE" w14:textId="16134613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0 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begin"/>
            </w:r>
            <w:r w:rsidR="00DC22E1">
              <w:rPr>
                <w:rFonts w:ascii="Arial" w:hAnsi="Arial" w:cs="Arial"/>
                <w:sz w:val="14"/>
                <w:szCs w:val="14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4"/>
                <w:szCs w:val="14"/>
              </w:rPr>
              <w:t>[11]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end"/>
            </w:r>
            <w:r w:rsidRPr="00F4246F">
              <w:rPr>
                <w:rFonts w:ascii="Arial" w:hAnsi="Arial" w:cs="Arial"/>
                <w:sz w:val="14"/>
                <w:szCs w:val="14"/>
              </w:rPr>
              <w:t xml:space="preserve"> relative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54973B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59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8CEAF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6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3C20DD6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25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3DB7C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4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26322C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98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DD4A7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6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22D1F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195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681F13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7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0B4940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5ED6C0E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300C0AE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relative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590B19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86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19D0FA3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4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011AB1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20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807CA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0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DFAA9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39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43739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0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5B1F7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101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17640A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6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73E868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CE9E1A2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7057361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 relative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5CC3FF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949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62813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1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2A7F61B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500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3D3BC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5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CF789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54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F603C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9F302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,994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4AB26C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7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39E8A4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1E75902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2381E11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 or 4 relative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48A3FB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703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55E6E6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.7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1635F1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,947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E725E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4ABF0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994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33C45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.8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3A4261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9,644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1FA1ED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.6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2226B4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E78CD3A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634E78A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-8 relative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547720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201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79227C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.6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3B21B5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96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73DB7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35BF84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494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F550D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CEB07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,656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6F8BA7D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6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BB3DE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926756F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1B65EBD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 or more relative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30161CD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923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5B5CDCE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6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1493C6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619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422317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2ED0CA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28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AFEC8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4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3B5B92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825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4304ACD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6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256830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74BA559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</w:tcPr>
          <w:p w14:paraId="4373E82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friends</w:t>
            </w:r>
          </w:p>
        </w:tc>
        <w:tc>
          <w:tcPr>
            <w:tcW w:w="530" w:type="pct"/>
            <w:shd w:val="clear" w:color="auto" w:fill="auto"/>
            <w:vAlign w:val="center"/>
          </w:tcPr>
          <w:p w14:paraId="509F2A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vAlign w:val="center"/>
          </w:tcPr>
          <w:p w14:paraId="052083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4B6044A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473654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0A5AFF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5FF8B61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636EC5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2B9714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5DF83D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69678AD7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4C12F796" w14:textId="3F16DD53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0 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begin"/>
            </w:r>
            <w:r w:rsidR="00DC22E1">
              <w:rPr>
                <w:rFonts w:ascii="Arial" w:hAnsi="Arial" w:cs="Arial"/>
                <w:sz w:val="14"/>
                <w:szCs w:val="14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4"/>
                <w:szCs w:val="14"/>
              </w:rPr>
              <w:t>[11]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end"/>
            </w:r>
            <w:r w:rsidRPr="00F4246F">
              <w:rPr>
                <w:rFonts w:ascii="Arial" w:hAnsi="Arial" w:cs="Arial"/>
                <w:sz w:val="14"/>
                <w:szCs w:val="14"/>
              </w:rPr>
              <w:t xml:space="preserve"> friend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0EB10E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22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398383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8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054960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36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B182D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5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9A2ED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55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A846F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0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5C575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936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633BF93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5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0ED3AB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2B95D55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44465A88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friend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5A0BF9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193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1882059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3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4F1CA7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73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95C58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6B45C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922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05B4A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0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942FD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850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7A09E9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0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694FBA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EF8BDD4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0C3E6198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 friend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5032C4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613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6A0E3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.2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2548AF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078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07884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.7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A723B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497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B4EA5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5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32292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188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05911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.3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141399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2B36369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379744C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 or 4 friend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4136938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917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5C6B1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8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128CE2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03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1DC975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6A7979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727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66F36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382F58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,679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211EF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3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251BB3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F9B3720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26F980F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-8 friend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4CD685E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207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5CDC1C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.1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0333BC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66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2C331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7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54AB9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429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EB28B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1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28E06D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299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1DA801C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2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159DD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031877D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009EC6A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 or more friend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6638C5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370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AEB39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8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1D0692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524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0365B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6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05F521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7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3DD64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F6806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,465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74D08D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.7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7FDB6E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F59BD70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</w:tcPr>
          <w:p w14:paraId="2727998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pet</w:t>
            </w:r>
          </w:p>
        </w:tc>
        <w:tc>
          <w:tcPr>
            <w:tcW w:w="530" w:type="pct"/>
            <w:shd w:val="clear" w:color="auto" w:fill="auto"/>
            <w:vAlign w:val="center"/>
          </w:tcPr>
          <w:p w14:paraId="3538D4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vAlign w:val="center"/>
          </w:tcPr>
          <w:p w14:paraId="603F64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7B112A9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5C9C2B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6E46CA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2CDD00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3567B1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661013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11B888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54ABFCDE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60C5663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0FEE9D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728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5026A5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.9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75B41F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,49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A2218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.5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2911E70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67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ED9925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2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BCF41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9,895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090769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.8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7C5E9C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F3A407D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6510C0D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4EC1E8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566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0002F57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.1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0C8E94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,87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4E27D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4.5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FFD86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,972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C24A09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7.7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431C9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,413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35187EF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4.2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07CC99F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F5E436A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</w:tcPr>
          <w:p w14:paraId="08C8CD0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household members</w:t>
            </w:r>
          </w:p>
        </w:tc>
        <w:tc>
          <w:tcPr>
            <w:tcW w:w="530" w:type="pct"/>
            <w:shd w:val="clear" w:color="auto" w:fill="auto"/>
            <w:vAlign w:val="center"/>
          </w:tcPr>
          <w:p w14:paraId="1A6D98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vAlign w:val="center"/>
          </w:tcPr>
          <w:p w14:paraId="7972BC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41A8EF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08FA9D5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1173A1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1C094A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2B7C1E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539C23E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281A98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585C21B8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7E4CF4B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 member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695463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948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58945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4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5E3DE1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67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6F83D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.6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C55A5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868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CC914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8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91638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489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747484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.7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34FFE7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B444C6B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6186737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member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7E09BF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,257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56FCE9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.8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3FA80E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23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D4434E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1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2CAE8C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267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3F5ADE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C1956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2,760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131F7B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.1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39BE796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5FCFE24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6634833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-3 member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079A56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075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6E339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2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1616B15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93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F9D75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2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6AE99E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39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35251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80543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,407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4D03E0C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2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28D247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A27C96A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75AE6FE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-5 member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400921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773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394D97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9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70A6B36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008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63DD0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C6A68D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497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944A7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6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9E6E1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278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39569D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8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4AD2F5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ED9CE17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036699A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gt; 5 member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1220C9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0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0EE0D6B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8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62997E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35A515C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1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941CB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68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C3B681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8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E147F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494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536AB4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3F9D412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32BBEE2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</w:tcPr>
          <w:p w14:paraId="54C3F61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children</w:t>
            </w:r>
          </w:p>
        </w:tc>
        <w:tc>
          <w:tcPr>
            <w:tcW w:w="530" w:type="pct"/>
            <w:shd w:val="clear" w:color="auto" w:fill="auto"/>
            <w:vAlign w:val="center"/>
          </w:tcPr>
          <w:p w14:paraId="7CC396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vAlign w:val="center"/>
          </w:tcPr>
          <w:p w14:paraId="765EAE8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295A6F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0D66D3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3CC3454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2A454E0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3FCFDE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248496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0D8785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3D01F767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6046AFA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12CC90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563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CE09A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8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5FA6629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,78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D20A7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7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38D8DD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,338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2C907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.4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25291C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,684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35451D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5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37907C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7C99838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0F7CFEC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4947531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,717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504B6C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9.2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789502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,557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77DEC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4EC49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287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7DD476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6.6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F09956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4,561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DB69A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5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15C2A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2AEBFFD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</w:tcPr>
          <w:p w14:paraId="6BE180D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children under 16</w:t>
            </w:r>
          </w:p>
        </w:tc>
        <w:tc>
          <w:tcPr>
            <w:tcW w:w="530" w:type="pct"/>
            <w:shd w:val="clear" w:color="auto" w:fill="auto"/>
            <w:vAlign w:val="center"/>
          </w:tcPr>
          <w:p w14:paraId="4517E86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vAlign w:val="center"/>
          </w:tcPr>
          <w:p w14:paraId="413AC74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06FABF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5C8A2A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3B8BFF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04CB58C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08194B5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4D6C37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4B915D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37DECBCD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2508103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41622C5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,467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E4C388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5.5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7D21B0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,30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075F7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6.4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8A309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219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1BE2C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0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37B5036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4,991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365019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7.1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39F2EF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A0C3480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793D3DA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3D741D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60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AA115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.5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00BC3D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12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07E76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6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E8E82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006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5C345C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.0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FBC5B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287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580881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9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96F33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E196D6D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</w:tcPr>
          <w:p w14:paraId="6146C77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disability</w:t>
            </w:r>
          </w:p>
        </w:tc>
        <w:tc>
          <w:tcPr>
            <w:tcW w:w="530" w:type="pct"/>
            <w:shd w:val="clear" w:color="auto" w:fill="auto"/>
            <w:vAlign w:val="center"/>
          </w:tcPr>
          <w:p w14:paraId="735F56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vAlign w:val="center"/>
          </w:tcPr>
          <w:p w14:paraId="2B95D5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2E3EAD9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3597390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057479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6064D0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16B0EA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1C2A6D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22B8296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4892894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00879EA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6DDD4A8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,497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5D80CD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.5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3164E01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1,61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5F65E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1.0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79238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,707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F81B40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DE3FAF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6,817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3E1F6C5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7.3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68CD9B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6AF01E8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4CE6B39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Prefer not to say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4983C0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6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5E8F27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34FCEC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295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6170A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5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CFD05F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85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31DA8B6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2823C5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584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7F5768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9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75BC5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5A91EB8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32E916E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332115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364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175410A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3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0F0F96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450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40AE9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5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1BC2A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10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7ACA379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.8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3AC2F2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,915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63DAE1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.9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F1C8F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EB285FC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</w:tcPr>
          <w:p w14:paraId="240C64B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long-term condition</w:t>
            </w:r>
          </w:p>
        </w:tc>
        <w:tc>
          <w:tcPr>
            <w:tcW w:w="530" w:type="pct"/>
            <w:shd w:val="clear" w:color="auto" w:fill="auto"/>
            <w:vAlign w:val="center"/>
          </w:tcPr>
          <w:p w14:paraId="0A8196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82" w:type="pct"/>
            <w:shd w:val="clear" w:color="auto" w:fill="auto"/>
            <w:vAlign w:val="center"/>
          </w:tcPr>
          <w:p w14:paraId="28675A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5" w:type="pct"/>
            <w:shd w:val="clear" w:color="auto" w:fill="auto"/>
            <w:vAlign w:val="center"/>
          </w:tcPr>
          <w:p w14:paraId="201811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5672F87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13B401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45" w:type="pct"/>
            <w:shd w:val="clear" w:color="auto" w:fill="auto"/>
            <w:vAlign w:val="center"/>
          </w:tcPr>
          <w:p w14:paraId="7BA9308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9" w:type="pct"/>
            <w:shd w:val="clear" w:color="auto" w:fill="auto"/>
            <w:vAlign w:val="center"/>
          </w:tcPr>
          <w:p w14:paraId="24B8C1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59" w:type="pct"/>
            <w:shd w:val="clear" w:color="auto" w:fill="auto"/>
            <w:vAlign w:val="center"/>
          </w:tcPr>
          <w:p w14:paraId="5ED9C1D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444" w:type="pct"/>
            <w:shd w:val="clear" w:color="auto" w:fill="auto"/>
            <w:vAlign w:val="center"/>
          </w:tcPr>
          <w:p w14:paraId="62EDFA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08DA4948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01CAF15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6198389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,149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7BFF1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3.8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099A8A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,162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08BE0A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.9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7D9A88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949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2C71343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1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0DEBE6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,260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E0556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1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1DE582D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6B1B0A5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3939FF5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Prefer not to say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0105583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8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51604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5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78C60F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204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615AAA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3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6E3FA9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32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1B4F2C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5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476C99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085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2C3A54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5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54CEA5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5BEFD12" w14:textId="77777777" w:rsidTr="00AF43BD">
        <w:trPr>
          <w:trHeight w:val="20"/>
        </w:trPr>
        <w:tc>
          <w:tcPr>
            <w:tcW w:w="952" w:type="pct"/>
            <w:shd w:val="clear" w:color="auto" w:fill="auto"/>
            <w:vAlign w:val="center"/>
            <w:hideMark/>
          </w:tcPr>
          <w:p w14:paraId="39D27A0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530" w:type="pct"/>
            <w:shd w:val="clear" w:color="auto" w:fill="auto"/>
            <w:vAlign w:val="center"/>
            <w:hideMark/>
          </w:tcPr>
          <w:p w14:paraId="5AA0B2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604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1DEE7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.7</w:t>
            </w:r>
          </w:p>
        </w:tc>
        <w:tc>
          <w:tcPr>
            <w:tcW w:w="505" w:type="pct"/>
            <w:shd w:val="clear" w:color="auto" w:fill="auto"/>
            <w:vAlign w:val="center"/>
          </w:tcPr>
          <w:p w14:paraId="3F5554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,023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4789FF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.7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1408DB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411</w:t>
            </w:r>
          </w:p>
        </w:tc>
        <w:tc>
          <w:tcPr>
            <w:tcW w:w="445" w:type="pct"/>
            <w:shd w:val="clear" w:color="auto" w:fill="auto"/>
            <w:vAlign w:val="center"/>
          </w:tcPr>
          <w:p w14:paraId="32D2D2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4</w:t>
            </w:r>
          </w:p>
        </w:tc>
        <w:tc>
          <w:tcPr>
            <w:tcW w:w="419" w:type="pct"/>
            <w:shd w:val="clear" w:color="auto" w:fill="auto"/>
            <w:vAlign w:val="center"/>
          </w:tcPr>
          <w:p w14:paraId="5CE9E4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2,038</w:t>
            </w:r>
          </w:p>
        </w:tc>
        <w:tc>
          <w:tcPr>
            <w:tcW w:w="359" w:type="pct"/>
            <w:shd w:val="clear" w:color="auto" w:fill="auto"/>
            <w:vAlign w:val="center"/>
          </w:tcPr>
          <w:p w14:paraId="13FBB3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.5</w:t>
            </w:r>
          </w:p>
        </w:tc>
        <w:tc>
          <w:tcPr>
            <w:tcW w:w="444" w:type="pct"/>
            <w:shd w:val="clear" w:color="auto" w:fill="auto"/>
            <w:vAlign w:val="center"/>
          </w:tcPr>
          <w:p w14:paraId="3A21978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97A6AA7" w14:textId="77777777" w:rsidTr="00AF43BD">
        <w:trPr>
          <w:trHeight w:val="20"/>
        </w:trPr>
        <w:tc>
          <w:tcPr>
            <w:tcW w:w="5000" w:type="pct"/>
            <w:gridSpan w:val="10"/>
            <w:shd w:val="clear" w:color="auto" w:fill="auto"/>
            <w:vAlign w:val="center"/>
          </w:tcPr>
          <w:p w14:paraId="7AFF6C0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</w:p>
          <w:p w14:paraId="33DF8C1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  <w:r w:rsidRPr="00F4246F">
              <w:rPr>
                <w:rFonts w:ascii="Arial" w:hAnsi="Arial" w:cs="Arial"/>
                <w:i/>
                <w:iCs/>
                <w:sz w:val="13"/>
                <w:szCs w:val="13"/>
              </w:rPr>
              <w:t>Values are presented as frequencies (percentages) within each group</w:t>
            </w:r>
          </w:p>
          <w:p w14:paraId="220D9EC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  <w:r w:rsidRPr="00F4246F">
              <w:rPr>
                <w:rFonts w:ascii="Arial" w:hAnsi="Arial" w:cs="Arial"/>
                <w:b/>
                <w:bCs/>
                <w:i/>
                <w:iCs/>
                <w:sz w:val="13"/>
                <w:szCs w:val="13"/>
              </w:rPr>
              <w:t>*</w:t>
            </w:r>
            <w:r w:rsidRPr="00F4246F">
              <w:rPr>
                <w:rFonts w:ascii="Arial" w:hAnsi="Arial" w:cs="Arial"/>
                <w:i/>
                <w:iCs/>
                <w:sz w:val="13"/>
                <w:szCs w:val="13"/>
              </w:rPr>
              <w:t>: Statistical comparisons were performed using Pearson’s Chi-squared test with p-values indicating significance</w:t>
            </w:r>
          </w:p>
          <w:p w14:paraId="7F9105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</w:tbl>
    <w:p w14:paraId="685A80C7" w14:textId="4BAB8DD7" w:rsidR="00A868C4" w:rsidRPr="00F4246F" w:rsidRDefault="00A868C4" w:rsidP="00335561">
      <w:pPr>
        <w:snapToGrid w:val="0"/>
        <w:contextualSpacing/>
        <w:rPr>
          <w:rFonts w:ascii="Arial" w:hAnsi="Arial" w:cs="Arial"/>
          <w:b/>
          <w:bCs/>
        </w:rPr>
      </w:pPr>
    </w:p>
    <w:p w14:paraId="0F6D5789" w14:textId="77777777" w:rsidR="00A868C4" w:rsidRPr="00F4246F" w:rsidRDefault="00A868C4" w:rsidP="00335561">
      <w:pPr>
        <w:snapToGrid w:val="0"/>
        <w:contextualSpacing/>
        <w:rPr>
          <w:rFonts w:ascii="Arial" w:hAnsi="Arial" w:cs="Arial"/>
          <w:b/>
          <w:bCs/>
        </w:rPr>
      </w:pPr>
      <w:r w:rsidRPr="00F4246F">
        <w:rPr>
          <w:rFonts w:ascii="Arial" w:hAnsi="Arial" w:cs="Arial"/>
          <w:b/>
          <w:bCs/>
        </w:rPr>
        <w:br w:type="page"/>
      </w:r>
    </w:p>
    <w:p w14:paraId="730B32B9" w14:textId="39692049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  <w:sz w:val="22"/>
          <w:szCs w:val="22"/>
        </w:rPr>
      </w:pPr>
      <w:r w:rsidRPr="00F4246F">
        <w:rPr>
          <w:rFonts w:ascii="Arial" w:hAnsi="Arial" w:cs="Arial"/>
          <w:b/>
          <w:bCs/>
          <w:sz w:val="22"/>
          <w:szCs w:val="22"/>
        </w:rPr>
        <w:lastRenderedPageBreak/>
        <w:t>Association between low, moderate and high levels of loneliness (</w:t>
      </w:r>
      <w:r w:rsidR="00CE7540" w:rsidRPr="00F4246F">
        <w:rPr>
          <w:rFonts w:ascii="Arial" w:hAnsi="Arial" w:cs="Arial"/>
          <w:b/>
          <w:bCs/>
          <w:sz w:val="22"/>
          <w:szCs w:val="22"/>
        </w:rPr>
        <w:t>DMOL</w:t>
      </w:r>
      <w:r w:rsidRPr="00F4246F">
        <w:rPr>
          <w:rFonts w:ascii="Arial" w:hAnsi="Arial" w:cs="Arial"/>
          <w:b/>
          <w:bCs/>
          <w:sz w:val="22"/>
          <w:szCs w:val="22"/>
        </w:rPr>
        <w:t>) and respondent characteristics</w:t>
      </w:r>
    </w:p>
    <w:p w14:paraId="0FA5DAA5" w14:textId="5F455A4C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The age distribution varied considerably across loneliness level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2</w:t>
      </w:r>
      <w:r w:rsidRPr="00F4246F">
        <w:rPr>
          <w:rFonts w:ascii="Arial" w:hAnsi="Arial" w:cs="Arial"/>
          <w:sz w:val="22"/>
          <w:szCs w:val="22"/>
        </w:rPr>
        <w:t>. Among those reporting no loneliness, 45.1% were over 65 years old, compared to 28.6% in the moderate loneliness group and only 17.3% in the severe loneliness group. Conversely, younger age groups (16-25 and 25-35) were more prevalent in the severe loneliness category (11.3% and 14.9%, respectively) compared to the no loneliness group (2.2% and 4.9%, respectively). Females constituted a larger proportion of those experiencing moderate (66.2%) and severe (61.5%) loneliness compared to those with no loneliness (55.1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. </w:t>
      </w:r>
    </w:p>
    <w:p w14:paraId="78A88F05" w14:textId="77777777" w:rsidR="00AF43BD" w:rsidRPr="00F4246F" w:rsidRDefault="00AF43BD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</w:p>
    <w:p w14:paraId="68C1B3F2" w14:textId="2E3C2939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In terms of education, individuals with university degrees or higher were less represented in the severe loneliness group (37.0%) compared to the no loneliness (50.5%) and moderate loneliness (46.4%) group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2</w:t>
      </w:r>
      <w:r w:rsidRPr="00F4246F">
        <w:rPr>
          <w:rFonts w:ascii="Arial" w:hAnsi="Arial" w:cs="Arial"/>
          <w:sz w:val="22"/>
          <w:szCs w:val="22"/>
        </w:rPr>
        <w:t>. Employment status showed notable difference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, with retired individuals comprising 49.3% of the no loneliness group but only 20.7% of the severe loneliness group. Unemployed individuals were more prevalent in the severe loneliness category (17.1%) compared to the no loneliness group (1.6%). Marital status also varied significantly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, with married or civil partnership individuals making up 67.8% of the no loneliness group but only 24.7% of the severe loneliness group. Single individuals were more represented in the severe loneliness category (40.4%) compared to the no loneliness group (10.0%).</w:t>
      </w:r>
    </w:p>
    <w:p w14:paraId="6A213A1B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sz w:val="22"/>
          <w:szCs w:val="22"/>
        </w:rPr>
      </w:pPr>
    </w:p>
    <w:p w14:paraId="17BF0CEE" w14:textId="675620A2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The number of relatives and friends showed a clear association with loneliness level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2</w:t>
      </w:r>
      <w:r w:rsidRPr="00F4246F">
        <w:rPr>
          <w:rFonts w:ascii="Arial" w:hAnsi="Arial" w:cs="Arial"/>
          <w:sz w:val="22"/>
          <w:szCs w:val="22"/>
        </w:rPr>
        <w:t>. Individuals with no relatives comprised 12.3% of the severe loneliness group compared to only 3.1% of the no loneliness group. Similarly, those with no friends made up 22.0% of the severe loneliness group but only 3.8% of the no loneliness group. Living alone was more common among those experiencing severe loneliness (38.6%) compared to those with no loneliness (17.1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Additionally, Disability and long-term health conditions were more prevalent among those experiencing severe lonelines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Individuals with disabilities constituted 36.1% of the severe loneliness group compared to 10.7% of the no loneliness group. Similarly, those with long-term conditions made up 69.1% of the severe loneliness group but only 37.0% of the no loneliness group. Having children under 16 was more common in the severe loneliness group (32.9%) compared to the no loneliness group (16.3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</w:t>
      </w:r>
    </w:p>
    <w:p w14:paraId="175FC840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</w:rPr>
      </w:pPr>
    </w:p>
    <w:p w14:paraId="50920528" w14:textId="090232D3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</w:rPr>
      </w:pPr>
      <w:r w:rsidRPr="00F4246F">
        <w:rPr>
          <w:rFonts w:ascii="Arial" w:hAnsi="Arial" w:cs="Arial"/>
          <w:b/>
          <w:bCs/>
        </w:rPr>
        <w:t>Table 2: Association between low, moderate and high levels of loneliness (</w:t>
      </w:r>
      <w:r w:rsidR="00CE7540" w:rsidRPr="00F4246F">
        <w:rPr>
          <w:rFonts w:ascii="Arial" w:hAnsi="Arial" w:cs="Arial"/>
          <w:b/>
          <w:bCs/>
        </w:rPr>
        <w:t>DMOL</w:t>
      </w:r>
      <w:r w:rsidRPr="00F4246F">
        <w:rPr>
          <w:rFonts w:ascii="Arial" w:hAnsi="Arial" w:cs="Arial"/>
          <w:b/>
          <w:bCs/>
        </w:rPr>
        <w:t>) and respondent characteristic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692"/>
        <w:gridCol w:w="746"/>
        <w:gridCol w:w="567"/>
        <w:gridCol w:w="1028"/>
        <w:gridCol w:w="779"/>
        <w:gridCol w:w="921"/>
        <w:gridCol w:w="698"/>
        <w:gridCol w:w="837"/>
        <w:gridCol w:w="565"/>
        <w:gridCol w:w="806"/>
      </w:tblGrid>
      <w:tr w:rsidR="000B31C0" w:rsidRPr="00F4246F" w14:paraId="47E0A7BF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0CDCBB6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681" w:type="pct"/>
            <w:gridSpan w:val="2"/>
            <w:shd w:val="clear" w:color="auto" w:fill="auto"/>
            <w:noWrap/>
            <w:vAlign w:val="center"/>
          </w:tcPr>
          <w:p w14:paraId="0B0F34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o loneliness</w:t>
            </w:r>
          </w:p>
        </w:tc>
        <w:tc>
          <w:tcPr>
            <w:tcW w:w="937" w:type="pct"/>
            <w:gridSpan w:val="2"/>
            <w:shd w:val="clear" w:color="auto" w:fill="auto"/>
            <w:noWrap/>
            <w:vAlign w:val="center"/>
          </w:tcPr>
          <w:p w14:paraId="614B5B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Moderate loneliness</w:t>
            </w:r>
          </w:p>
        </w:tc>
        <w:tc>
          <w:tcPr>
            <w:tcW w:w="840" w:type="pct"/>
            <w:gridSpan w:val="2"/>
            <w:shd w:val="clear" w:color="auto" w:fill="auto"/>
            <w:vAlign w:val="center"/>
          </w:tcPr>
          <w:p w14:paraId="22F3435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Severe loneliness</w:t>
            </w:r>
          </w:p>
        </w:tc>
        <w:tc>
          <w:tcPr>
            <w:tcW w:w="727" w:type="pct"/>
            <w:gridSpan w:val="2"/>
            <w:shd w:val="clear" w:color="auto" w:fill="auto"/>
            <w:vAlign w:val="center"/>
          </w:tcPr>
          <w:p w14:paraId="696A8E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Total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37DD8268" w14:textId="3661071F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p</w:t>
            </w:r>
            <w:r w:rsidR="00FB7889">
              <w:rPr>
                <w:rFonts w:ascii="Arial" w:hAnsi="Arial" w:cs="Arial"/>
                <w:b/>
                <w:bCs/>
                <w:sz w:val="14"/>
                <w:szCs w:val="14"/>
              </w:rPr>
              <w:t>-</w:t>
            </w: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value</w:t>
            </w:r>
          </w:p>
        </w:tc>
      </w:tr>
      <w:tr w:rsidR="000B31C0" w:rsidRPr="00F4246F" w14:paraId="0CE4FD8D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10902DA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Category</w:t>
            </w:r>
          </w:p>
        </w:tc>
        <w:tc>
          <w:tcPr>
            <w:tcW w:w="387" w:type="pct"/>
            <w:shd w:val="clear" w:color="auto" w:fill="auto"/>
            <w:noWrap/>
            <w:vAlign w:val="center"/>
          </w:tcPr>
          <w:p w14:paraId="0634C6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294" w:type="pct"/>
            <w:shd w:val="clear" w:color="auto" w:fill="auto"/>
            <w:noWrap/>
            <w:vAlign w:val="center"/>
          </w:tcPr>
          <w:p w14:paraId="31ADEE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533" w:type="pct"/>
            <w:shd w:val="clear" w:color="auto" w:fill="auto"/>
            <w:noWrap/>
            <w:vAlign w:val="center"/>
          </w:tcPr>
          <w:p w14:paraId="78A8BA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404" w:type="pct"/>
            <w:shd w:val="clear" w:color="auto" w:fill="auto"/>
            <w:noWrap/>
            <w:vAlign w:val="center"/>
          </w:tcPr>
          <w:p w14:paraId="7BFF38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092904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5B125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77F172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04B851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2E1C40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5EA301B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47DFB0A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Age</w:t>
            </w:r>
          </w:p>
        </w:tc>
        <w:tc>
          <w:tcPr>
            <w:tcW w:w="387" w:type="pct"/>
            <w:shd w:val="clear" w:color="auto" w:fill="auto"/>
            <w:noWrap/>
            <w:vAlign w:val="center"/>
          </w:tcPr>
          <w:p w14:paraId="6B8924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noWrap/>
            <w:vAlign w:val="center"/>
          </w:tcPr>
          <w:p w14:paraId="073EAC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noWrap/>
            <w:vAlign w:val="center"/>
          </w:tcPr>
          <w:p w14:paraId="0A6A44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noWrap/>
            <w:vAlign w:val="center"/>
          </w:tcPr>
          <w:p w14:paraId="29E1B0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523CF7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07FEB4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514E48D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434D2C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02A102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0293BEAE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44477D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-25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41B56F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15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687070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2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3C9E70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821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557D3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.2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35629B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51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22ECC8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3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70C7E2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352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3F4465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2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3DE483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F551BC9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7906BBE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-35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12636A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289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0AFCA2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9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18F2260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447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1CAA5A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1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4E5606F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321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555551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.9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452DF2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057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0EBA9BA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6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27F28E9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C1ABFED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1F17BB3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-45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6C754A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387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6AB5FD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.3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62BB10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023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3D79CF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0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052B60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59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6C2172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1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5A374E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006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16C962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1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46C26E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69098B0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1941ABB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-55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07660D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210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711F2A4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.4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53A4D6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390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75D54D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0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1302BC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431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6B07DDD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.8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27D738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,031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068E69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2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208342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86C9FCA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543E8E2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6-65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7EE11FF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532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1D9391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1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4148A9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,098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1B951C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0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42607B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605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A794F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6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6AE0ED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235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52076F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5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25EC3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0A7066A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4A3ABD5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gt;65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4A7F4D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,886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10B9DA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.1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450826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172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64AE41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.6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0C08371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869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323646F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3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674D7B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,927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227D1F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4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352CBE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23D61FB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72ADCD9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Gender</w:t>
            </w:r>
          </w:p>
        </w:tc>
        <w:tc>
          <w:tcPr>
            <w:tcW w:w="387" w:type="pct"/>
            <w:shd w:val="clear" w:color="auto" w:fill="auto"/>
            <w:vAlign w:val="center"/>
          </w:tcPr>
          <w:p w14:paraId="10B45B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vAlign w:val="center"/>
          </w:tcPr>
          <w:p w14:paraId="722D6B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vAlign w:val="center"/>
          </w:tcPr>
          <w:p w14:paraId="538B097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vAlign w:val="center"/>
          </w:tcPr>
          <w:p w14:paraId="17F762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0890E9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3A53FF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43827B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7FBE8C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4C0EE39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201198E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7E4C36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Female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5E2861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536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4E2B1F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.1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6757A9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4,378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90628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6.2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6C429A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747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52295C7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1.5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17CE45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3,661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5F3F10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1.7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117289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C21A07C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2F3E484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ale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0366E6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,565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1DA813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4.4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53F96D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978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2F922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8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4AB56F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18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2D70D0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6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5BFDCB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,729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326947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.4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BF39E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73917F9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51166A9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64052AB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7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3545210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3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3810BB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4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75051C6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6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602072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3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57D321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3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59BF04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04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1012B3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6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386B4B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070734C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459659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ould rather not say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649B9C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1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40E259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2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469BB0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6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5DC7D8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56CF9EF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1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76114B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6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1083D6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8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2CBC04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44118D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48A78CE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25042E5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ducation</w:t>
            </w:r>
          </w:p>
        </w:tc>
        <w:tc>
          <w:tcPr>
            <w:tcW w:w="387" w:type="pct"/>
            <w:shd w:val="clear" w:color="auto" w:fill="auto"/>
            <w:vAlign w:val="center"/>
          </w:tcPr>
          <w:p w14:paraId="2C7259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vAlign w:val="center"/>
          </w:tcPr>
          <w:p w14:paraId="39D32B0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vAlign w:val="center"/>
          </w:tcPr>
          <w:p w14:paraId="75274B3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vAlign w:val="center"/>
          </w:tcPr>
          <w:p w14:paraId="7F7C7C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65CEA0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42E37D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2C617F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336DCB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162996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25B5766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5F49643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A levels/College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1D970C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871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46D193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2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7107BB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,316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50C05A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8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7E52E7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513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4D9161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5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5D547B8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,700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0D13C2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3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4A17E9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DA4F182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5534AB2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econdary School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60972C3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746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22874E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3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3BC8866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629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16D8276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8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7D6C976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10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49F8FC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.5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700E8D7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,481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7956DFD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3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14D6C08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8D57F19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0BD1C26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iversity Degree or higher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091A8E8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,033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5ADBA1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.5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36CE682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,548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77ED8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.4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48442D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427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7A8B6A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.0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51843D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,008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593194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.3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5E22D1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631BD12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179E5C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mployment</w:t>
            </w:r>
          </w:p>
        </w:tc>
        <w:tc>
          <w:tcPr>
            <w:tcW w:w="387" w:type="pct"/>
            <w:shd w:val="clear" w:color="auto" w:fill="auto"/>
            <w:vAlign w:val="center"/>
          </w:tcPr>
          <w:p w14:paraId="2C71F6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vAlign w:val="center"/>
          </w:tcPr>
          <w:p w14:paraId="2AFB8E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vAlign w:val="center"/>
          </w:tcPr>
          <w:p w14:paraId="0F8568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vAlign w:val="center"/>
          </w:tcPr>
          <w:p w14:paraId="0C08F5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4EC4573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5D51B8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232503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5E0EDCD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7B3AB4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6361979F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0D2F10D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Employed full-time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61A4DB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558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0C73386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.7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3B472B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,618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345E5D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.8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234211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212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38A4C3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.2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23E6DA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,388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6A6821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.9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37CA35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6A3FFC8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202AA8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Employed part-time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2B5573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796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082AE04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1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6FEA22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774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0438E4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7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15A5E83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034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18C985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2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0609E63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604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44D13F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8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2A854B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01E306D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6C98845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321981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4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177E76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4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69A5C7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978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17D8E7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2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7733BF0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65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173550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.8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7353C0A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37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6F136D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3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574EAB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AC02DDC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213467C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Retired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727D9D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339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580E25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.3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31BEF9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582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066EE0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1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66B9C7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17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0196E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7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6AA81D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,038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4E8AB3B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3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3A1DF8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FCFFB8E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29AC0F3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elf-employed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48CF7C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928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5AD8DF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8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4CF81E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670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65C215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0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61B091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10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4DDC6C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1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1C3948B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608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5CA6DB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1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83E0E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29CBB17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78F265C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tudent (full or part-time)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0637726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6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182D0E5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138D1F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250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7FA00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7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3CFB42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47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E3136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8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10FC2F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733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35B0E5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0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5E61A2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6864CE2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1C24E0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employed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06373E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87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1060C3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6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6B4016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546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14AAEA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8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7BE513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39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1E35D6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1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128202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629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209B7E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1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84267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520BB14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1940723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paid carer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586A620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3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04405DC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5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345B23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00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75EFEB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5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025F14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37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14A98C1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2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477014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60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31C651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3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202777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1DA92B9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73B5A39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Volunteer (full or part-time)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1A52A4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10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6F7C28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4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092689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67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66C3E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1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21B712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2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757CF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9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4EAE39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459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0CF2FE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6107C3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AB4BA83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93B6B38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thnicity</w:t>
            </w:r>
          </w:p>
        </w:tc>
        <w:tc>
          <w:tcPr>
            <w:tcW w:w="387" w:type="pct"/>
            <w:shd w:val="clear" w:color="auto" w:fill="auto"/>
            <w:vAlign w:val="center"/>
          </w:tcPr>
          <w:p w14:paraId="378D1D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vAlign w:val="center"/>
          </w:tcPr>
          <w:p w14:paraId="3B9FBD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vAlign w:val="center"/>
          </w:tcPr>
          <w:p w14:paraId="7A22CE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vAlign w:val="center"/>
          </w:tcPr>
          <w:p w14:paraId="2450E1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4DE98A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13791DD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287B37B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1A1479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1E7432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28B5E8D3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264243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Asian/Asian British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46CDDF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148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62FD0D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6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20E8AC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764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192A47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5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060C9F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250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2D4BE6F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2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53E7920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162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75DAE9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1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6A2F03E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99D0AC0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65B19EB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British Black/African/Caribbean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6A220D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11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377729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717122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263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1C49BC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1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53C3D2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1A7CAE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7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3C4E35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310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1F644C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9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65E4E7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5FCF1CF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8B21D7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ixed/Multiple ethnic group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24218D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8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364C28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1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22AC79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78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4DCA1C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8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5DA598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9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34E755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3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29C992D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025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3513C1D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6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520006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CFC9C4E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3D5784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lastRenderedPageBreak/>
              <w:t>Other ethnic group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1F7318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21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1D752E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7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339538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311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7EB2AA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1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2730EC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90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1ADB0E7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4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60C71A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722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5152E1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2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73A7874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270A2FA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0205587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hite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2220B2D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,525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5B7AA1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3.2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0A7F70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,653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5601BB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.2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1B93AF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,98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BC51A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4.7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2397E7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2,164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1591D7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.8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16FEA7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B5F5C59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7629171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hite and Black Caribbean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216828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9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33F2DB2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2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06CF33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6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5604F8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17B4A9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7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8C771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7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6665CA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2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6A0CA7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4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287B6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525E8DD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04669D7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sz w:val="14"/>
                <w:szCs w:val="14"/>
              </w:rPr>
              <w:t>Marital status</w:t>
            </w:r>
          </w:p>
        </w:tc>
        <w:tc>
          <w:tcPr>
            <w:tcW w:w="387" w:type="pct"/>
            <w:shd w:val="clear" w:color="auto" w:fill="auto"/>
            <w:vAlign w:val="center"/>
          </w:tcPr>
          <w:p w14:paraId="6FB30A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vAlign w:val="center"/>
          </w:tcPr>
          <w:p w14:paraId="42A527D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vAlign w:val="center"/>
          </w:tcPr>
          <w:p w14:paraId="54F6F86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vAlign w:val="center"/>
          </w:tcPr>
          <w:p w14:paraId="21A4DE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4CE5FB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2DE757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1F1A537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500200F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77EB9E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368314DF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A6332C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Divorced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0AA034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915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3F03E5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7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1386B8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030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3252C92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4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2CFB4D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81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3FD0AF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.0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43F813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761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1F1950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2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293377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3608A04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5DC46D8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In a relationship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53A9B4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017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306DF7F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2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05CDDD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682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45C4ACF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9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252D59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705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57E18D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5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02F1205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404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777321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9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16D20D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516A687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799B705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arried / Civil partnership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5B320F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,623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2A9037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8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79B729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,007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02D206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.2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4E5FB6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982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48F637A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7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28C2524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,612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41DAEE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3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70C7C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E9459E2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50FF41B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6B87E3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4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571ECC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4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53A1F03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592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068846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6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350EB0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0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F9CCB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0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0D46CB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992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6FE6FC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4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B62F66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D050A43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4C492C5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idowed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2E36B5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168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03CBF3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0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424109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764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540D56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4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1EAB6D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693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31A49C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4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1314A2F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625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19BC5D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.7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6A5369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BDC7656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65675D1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ingle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496C2B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362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55C430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0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62951B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488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0D48560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5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2B19BC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133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156F2E1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.4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654837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,983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1E7F0E2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5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B4E74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AD54855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3B4B02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relatives</w:t>
            </w:r>
          </w:p>
        </w:tc>
        <w:tc>
          <w:tcPr>
            <w:tcW w:w="387" w:type="pct"/>
            <w:shd w:val="clear" w:color="auto" w:fill="auto"/>
            <w:vAlign w:val="center"/>
          </w:tcPr>
          <w:p w14:paraId="35D601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vAlign w:val="center"/>
          </w:tcPr>
          <w:p w14:paraId="6E160C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vAlign w:val="center"/>
          </w:tcPr>
          <w:p w14:paraId="5EEFB3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vAlign w:val="center"/>
          </w:tcPr>
          <w:p w14:paraId="2CD8C4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12FB44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4C6D929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229D80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0F60193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74B33A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8D7F403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0344AB8A" w14:textId="730C3E36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0 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begin"/>
            </w:r>
            <w:r w:rsidR="00DC22E1">
              <w:rPr>
                <w:rFonts w:ascii="Arial" w:hAnsi="Arial" w:cs="Arial"/>
                <w:sz w:val="14"/>
                <w:szCs w:val="14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4"/>
                <w:szCs w:val="14"/>
              </w:rPr>
              <w:t>[11]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end"/>
            </w:r>
            <w:r w:rsidRPr="00F4246F">
              <w:rPr>
                <w:rFonts w:ascii="Arial" w:hAnsi="Arial" w:cs="Arial"/>
                <w:sz w:val="14"/>
                <w:szCs w:val="14"/>
              </w:rPr>
              <w:t xml:space="preserve"> relative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7C758B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362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447A3F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1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20DC98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359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49CB24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5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114DB9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474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6DDB2EE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3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0CA3F4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195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08E666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7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9ED8A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9742737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0FB91ED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relative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4BE1BCD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188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2E16FC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0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42E9EC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,316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32478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3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4923FE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597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4FA0E2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8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07FE74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101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47D35C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6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1283E8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45018F5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2811673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 relative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3EB2451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074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581214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3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48ADDC3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958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50E737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.4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51480D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962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544BF9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6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01BBBF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,994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1AA53C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7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5004D4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716E6B3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6FDA4A3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 or 4 relative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245D15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944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221AA8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3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73BF0B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794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0327D3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.4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29F0B9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90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130407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3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1CB378A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9,644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2C27C5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.6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CC25A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3173CA5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649D20B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-8 relative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7AFCF5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219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55614F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5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112D7B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091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18DB142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3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27A146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34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710E32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6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48A1C5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,656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0120D2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6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633F010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07368E5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2D7E2F6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 or more relative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5CEC60E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897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734D4A8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7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77316FD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057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3E9B7D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2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6E1BB9C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71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38B38F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3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5B835AD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825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594176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6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3F7757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F2A648F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468BF35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friends</w:t>
            </w:r>
          </w:p>
        </w:tc>
        <w:tc>
          <w:tcPr>
            <w:tcW w:w="387" w:type="pct"/>
            <w:shd w:val="clear" w:color="auto" w:fill="auto"/>
            <w:vAlign w:val="center"/>
          </w:tcPr>
          <w:p w14:paraId="0202CB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vAlign w:val="center"/>
          </w:tcPr>
          <w:p w14:paraId="4034ED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vAlign w:val="center"/>
          </w:tcPr>
          <w:p w14:paraId="49907B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vAlign w:val="center"/>
          </w:tcPr>
          <w:p w14:paraId="46E164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4FE157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12E041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402D77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2B3B39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1A2A2D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CA2805B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7860B02A" w14:textId="19E85C1B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0 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begin"/>
            </w:r>
            <w:r w:rsidR="00DC22E1">
              <w:rPr>
                <w:rFonts w:ascii="Arial" w:hAnsi="Arial" w:cs="Arial"/>
                <w:sz w:val="14"/>
                <w:szCs w:val="14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4"/>
                <w:szCs w:val="14"/>
              </w:rPr>
              <w:t>[11]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end"/>
            </w:r>
            <w:r w:rsidRPr="00F4246F">
              <w:rPr>
                <w:rFonts w:ascii="Arial" w:hAnsi="Arial" w:cs="Arial"/>
                <w:sz w:val="14"/>
                <w:szCs w:val="14"/>
              </w:rPr>
              <w:t xml:space="preserve"> friend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305342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667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053982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8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0A594DB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826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1F0698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5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5B279D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443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19D488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0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099806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936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282D57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5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6E8197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52BBDA2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01231BE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friend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3AF2DF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872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127F0A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.3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2EB2056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712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7E85B7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5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6AE351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26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2DC78C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2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5B6904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850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66D00A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.0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563D35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79229A4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7A169B6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 friend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5053EC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717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3EB3F5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.5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18DAD6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295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1E6D452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.3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610325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7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50C9AB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7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63B4E5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188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2DD335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.3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1ABF4A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BFFD0EB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7D543ED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 or 4 friend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23FC66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964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24ED4C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8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3E9C8A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,533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167F7B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.5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33B6EF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182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C15F3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7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4134EB2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,679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262E58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3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5B0B4F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73BCB2B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7FFEA27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-8 friend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66AC441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779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79BD06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0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63AEC4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624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42C75C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.9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75459D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89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ABC40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.4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7303CF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299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743C99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.2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53EBC6F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7CB5F90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6BEDEC4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 or more friend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218DB6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,684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54A52F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.6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60223E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584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1CB3B3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.3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34EF49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197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5AD646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9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696A7D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,465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356FE8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.7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212E49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8E35BC5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201DC20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pet</w:t>
            </w:r>
          </w:p>
        </w:tc>
        <w:tc>
          <w:tcPr>
            <w:tcW w:w="387" w:type="pct"/>
            <w:shd w:val="clear" w:color="auto" w:fill="auto"/>
            <w:vAlign w:val="center"/>
          </w:tcPr>
          <w:p w14:paraId="30A9283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vAlign w:val="center"/>
          </w:tcPr>
          <w:p w14:paraId="647782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vAlign w:val="center"/>
          </w:tcPr>
          <w:p w14:paraId="57CD59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vAlign w:val="center"/>
          </w:tcPr>
          <w:p w14:paraId="7BFBB5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026C75F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15F623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1ECEFD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05ED38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788A9E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37820109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4544879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711232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,580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6217DF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.6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48EC51A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424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D0545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.3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3E53333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891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18E0C73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.1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02470A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9,895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7A613CD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.8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7F6742F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8B8B52C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116E8C5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590B9A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,079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2D2BB0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1.4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001842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,109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3DA9291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.7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1D9ADD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,225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593460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.9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497606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,413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4FD16C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4.2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303267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49725D9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010B2A8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household members</w:t>
            </w:r>
          </w:p>
        </w:tc>
        <w:tc>
          <w:tcPr>
            <w:tcW w:w="387" w:type="pct"/>
            <w:shd w:val="clear" w:color="auto" w:fill="auto"/>
            <w:vAlign w:val="center"/>
          </w:tcPr>
          <w:p w14:paraId="246A88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vAlign w:val="center"/>
          </w:tcPr>
          <w:p w14:paraId="260A51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vAlign w:val="center"/>
          </w:tcPr>
          <w:p w14:paraId="74EC56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vAlign w:val="center"/>
          </w:tcPr>
          <w:p w14:paraId="29C78C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675871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4719A4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3DD2D3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5C0265C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6308685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567DD423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4593CCA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 member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521FD0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450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29880B4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.1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632621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,267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48ED675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.7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56A312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772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491C09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.6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53B3459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489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1F8197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.7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49A4E8A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A0708E4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440268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member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1C1294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,703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0FC6D1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.2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596C65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,311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E78A4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.9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65536F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74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4CD706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.5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70272D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2,760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2A15EC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.1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262BD1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CF14729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7AED1D1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-3 member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75811A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040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74DBB3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.0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2B801F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,519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6D4F65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2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19FDEA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848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3D0ECD1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1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7BDEE36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,407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30C64C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2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4279FD2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A1D0E9D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2F43DE1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-5 member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59ACDF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,166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58123F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0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4F24436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731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3D3B79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1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2DB2DE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381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4212A5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.9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606878E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278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22F36CA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8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6F9CB6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9EA9D40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77C695E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gt; 5 member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18714B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6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4D6A81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8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09F641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52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474BC6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4104B5A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6CB964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0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1F40B3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494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104427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21B00C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84F61A2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89FA31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children</w:t>
            </w:r>
          </w:p>
        </w:tc>
        <w:tc>
          <w:tcPr>
            <w:tcW w:w="387" w:type="pct"/>
            <w:shd w:val="clear" w:color="auto" w:fill="auto"/>
            <w:vAlign w:val="center"/>
          </w:tcPr>
          <w:p w14:paraId="5F3FEF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vAlign w:val="center"/>
          </w:tcPr>
          <w:p w14:paraId="32CBA6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vAlign w:val="center"/>
          </w:tcPr>
          <w:p w14:paraId="49B0F4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vAlign w:val="center"/>
          </w:tcPr>
          <w:p w14:paraId="24B26B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6BCBD6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05E238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52B0C7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62D7F8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125D81F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3A8050F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08613E3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159CD74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469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3CFC0F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.0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2CF5C2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,669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6B42AC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.2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77D5E92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,54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645EBD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.5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219EC8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,684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6376E5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5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63501E5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6077A45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2FD6DF0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6137BD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,174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327F17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6.0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50B0A0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9,823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30F29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4.8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17C1FF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564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87572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7.5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1CAEE9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4,561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7D2DE7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5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650EDB7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A0778D4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67EA687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children under 16</w:t>
            </w:r>
          </w:p>
        </w:tc>
        <w:tc>
          <w:tcPr>
            <w:tcW w:w="387" w:type="pct"/>
            <w:shd w:val="clear" w:color="auto" w:fill="auto"/>
            <w:vAlign w:val="center"/>
          </w:tcPr>
          <w:p w14:paraId="26B61D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vAlign w:val="center"/>
          </w:tcPr>
          <w:p w14:paraId="339A99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vAlign w:val="center"/>
          </w:tcPr>
          <w:p w14:paraId="4D04728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vAlign w:val="center"/>
          </w:tcPr>
          <w:p w14:paraId="3EAB8C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564743D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07015A6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59F510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2989F9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2D3D0C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7DFF73E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2BB315E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105B7A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,686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20694D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3.7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02DF8CA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,572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55240A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4.5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62A592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733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50226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.1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3E92848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4,991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15F2118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7.1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297E2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164B988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061CCAB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19987F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372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0A52E45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.3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290FC4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,119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5D0111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.5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0CF72E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796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01B479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.9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03B833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,287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4CA355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.9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3104D4C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3304807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02E4FF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disability</w:t>
            </w:r>
          </w:p>
        </w:tc>
        <w:tc>
          <w:tcPr>
            <w:tcW w:w="387" w:type="pct"/>
            <w:shd w:val="clear" w:color="auto" w:fill="auto"/>
            <w:vAlign w:val="center"/>
          </w:tcPr>
          <w:p w14:paraId="7BBE0A4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vAlign w:val="center"/>
          </w:tcPr>
          <w:p w14:paraId="449DEA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vAlign w:val="center"/>
          </w:tcPr>
          <w:p w14:paraId="79389D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vAlign w:val="center"/>
          </w:tcPr>
          <w:p w14:paraId="0BFCB31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786F7E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685AAB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797EB1B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0C74A1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71584A8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2E777749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4E4821B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404235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,373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471AE9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7.9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6E80E7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,581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624A87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5.7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604CAB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,863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7862978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.9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795C49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6,817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647C68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7.3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13B554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7C04BC5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827FB9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Prefer not to say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70ECBC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3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4517E8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4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41387C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982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EFE34B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2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6938EB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009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47A50A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.0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218B09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584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6DF154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9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5E427CF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DDFD548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6727A81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77679C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,692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5CF6106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.7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66E0FDC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,952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607500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.1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0395B2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,271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20E2D4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.1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38F867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,915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2C94EF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.9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68BE76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E15161E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3F062A4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long-term condition</w:t>
            </w:r>
          </w:p>
        </w:tc>
        <w:tc>
          <w:tcPr>
            <w:tcW w:w="387" w:type="pct"/>
            <w:shd w:val="clear" w:color="auto" w:fill="auto"/>
            <w:vAlign w:val="center"/>
          </w:tcPr>
          <w:p w14:paraId="6A91FB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4" w:type="pct"/>
            <w:shd w:val="clear" w:color="auto" w:fill="auto"/>
            <w:vAlign w:val="center"/>
          </w:tcPr>
          <w:p w14:paraId="7D7C99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3" w:type="pct"/>
            <w:shd w:val="clear" w:color="auto" w:fill="auto"/>
            <w:vAlign w:val="center"/>
          </w:tcPr>
          <w:p w14:paraId="3019FB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04" w:type="pct"/>
            <w:shd w:val="clear" w:color="auto" w:fill="auto"/>
            <w:vAlign w:val="center"/>
          </w:tcPr>
          <w:p w14:paraId="6FD041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78" w:type="pct"/>
            <w:shd w:val="clear" w:color="auto" w:fill="auto"/>
            <w:vAlign w:val="center"/>
          </w:tcPr>
          <w:p w14:paraId="237DB7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362" w:type="pct"/>
            <w:shd w:val="clear" w:color="auto" w:fill="auto"/>
            <w:vAlign w:val="center"/>
          </w:tcPr>
          <w:p w14:paraId="28FE2ED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34" w:type="pct"/>
            <w:shd w:val="clear" w:color="auto" w:fill="auto"/>
            <w:vAlign w:val="center"/>
          </w:tcPr>
          <w:p w14:paraId="3A58BB6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293" w:type="pct"/>
            <w:shd w:val="clear" w:color="auto" w:fill="auto"/>
            <w:vAlign w:val="center"/>
          </w:tcPr>
          <w:p w14:paraId="79199C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18" w:type="pct"/>
            <w:shd w:val="clear" w:color="auto" w:fill="auto"/>
            <w:vAlign w:val="center"/>
          </w:tcPr>
          <w:p w14:paraId="66921AA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0C689795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59FE3F2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09C8EB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,835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7BEEE4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1.4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16C8E56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,894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341628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.3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51299A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,531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441209F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.5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031427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0,260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3735DE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.1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289F90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3CC7004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238BE9F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Prefer not to say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499AD9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85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548F70D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.6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1DE974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,703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0271E6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8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17C62F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97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2912A88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.5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4BD7CB9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,085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30AA081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.5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060548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F285243" w14:textId="77777777" w:rsidTr="00AF43BD">
        <w:trPr>
          <w:trHeight w:val="57"/>
        </w:trPr>
        <w:tc>
          <w:tcPr>
            <w:tcW w:w="1397" w:type="pct"/>
            <w:shd w:val="clear" w:color="auto" w:fill="auto"/>
            <w:vAlign w:val="center"/>
          </w:tcPr>
          <w:p w14:paraId="24F205D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387" w:type="pct"/>
            <w:shd w:val="clear" w:color="auto" w:fill="auto"/>
            <w:vAlign w:val="center"/>
            <w:hideMark/>
          </w:tcPr>
          <w:p w14:paraId="73D718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,162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1DDD12B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.0</w:t>
            </w:r>
          </w:p>
        </w:tc>
        <w:tc>
          <w:tcPr>
            <w:tcW w:w="533" w:type="pct"/>
            <w:shd w:val="clear" w:color="auto" w:fill="auto"/>
            <w:vAlign w:val="center"/>
            <w:hideMark/>
          </w:tcPr>
          <w:p w14:paraId="452464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,956</w:t>
            </w:r>
          </w:p>
        </w:tc>
        <w:tc>
          <w:tcPr>
            <w:tcW w:w="404" w:type="pct"/>
            <w:shd w:val="clear" w:color="auto" w:fill="auto"/>
            <w:vAlign w:val="center"/>
            <w:hideMark/>
          </w:tcPr>
          <w:p w14:paraId="202BABE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1.9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466EFF3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,920</w:t>
            </w:r>
          </w:p>
        </w:tc>
        <w:tc>
          <w:tcPr>
            <w:tcW w:w="362" w:type="pct"/>
            <w:shd w:val="clear" w:color="auto" w:fill="auto"/>
            <w:vAlign w:val="center"/>
          </w:tcPr>
          <w:p w14:paraId="2B416D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9.1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0820C0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2,038</w:t>
            </w:r>
          </w:p>
        </w:tc>
        <w:tc>
          <w:tcPr>
            <w:tcW w:w="293" w:type="pct"/>
            <w:shd w:val="clear" w:color="auto" w:fill="auto"/>
            <w:vAlign w:val="center"/>
          </w:tcPr>
          <w:p w14:paraId="6B9078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.5</w:t>
            </w:r>
          </w:p>
        </w:tc>
        <w:tc>
          <w:tcPr>
            <w:tcW w:w="418" w:type="pct"/>
            <w:shd w:val="clear" w:color="auto" w:fill="auto"/>
            <w:vAlign w:val="center"/>
          </w:tcPr>
          <w:p w14:paraId="205A31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84A33E0" w14:textId="77777777" w:rsidTr="00AF43BD">
        <w:trPr>
          <w:trHeight w:val="57"/>
        </w:trPr>
        <w:tc>
          <w:tcPr>
            <w:tcW w:w="5000" w:type="pct"/>
            <w:gridSpan w:val="10"/>
            <w:shd w:val="clear" w:color="auto" w:fill="auto"/>
            <w:vAlign w:val="center"/>
          </w:tcPr>
          <w:p w14:paraId="08E8986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</w:p>
          <w:p w14:paraId="5E2A720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  <w:r w:rsidRPr="00F4246F">
              <w:rPr>
                <w:rFonts w:ascii="Arial" w:hAnsi="Arial" w:cs="Arial"/>
                <w:i/>
                <w:iCs/>
                <w:sz w:val="13"/>
                <w:szCs w:val="13"/>
              </w:rPr>
              <w:t>Values are presented as frequencies (percentages) within each group</w:t>
            </w:r>
          </w:p>
          <w:p w14:paraId="1D64E6C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  <w:r w:rsidRPr="00F4246F">
              <w:rPr>
                <w:rFonts w:ascii="Arial" w:hAnsi="Arial" w:cs="Arial"/>
                <w:b/>
                <w:bCs/>
                <w:i/>
                <w:iCs/>
                <w:sz w:val="13"/>
                <w:szCs w:val="13"/>
              </w:rPr>
              <w:t>*</w:t>
            </w:r>
            <w:r w:rsidRPr="00F4246F">
              <w:rPr>
                <w:rFonts w:ascii="Arial" w:hAnsi="Arial" w:cs="Arial"/>
                <w:i/>
                <w:iCs/>
                <w:sz w:val="13"/>
                <w:szCs w:val="13"/>
              </w:rPr>
              <w:t>: Statistical comparisons were performed using Pearson’s Chi-squared test with p-values indicating significance</w:t>
            </w:r>
          </w:p>
          <w:p w14:paraId="42F767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</w:tbl>
    <w:p w14:paraId="41B4EFD1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color w:val="333333"/>
          <w:sz w:val="18"/>
          <w:szCs w:val="18"/>
        </w:rPr>
      </w:pPr>
    </w:p>
    <w:p w14:paraId="5560FDCA" w14:textId="7583A24F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b/>
          <w:bCs/>
          <w:sz w:val="22"/>
          <w:szCs w:val="22"/>
        </w:rPr>
        <w:t>Association between low and high social capital scale and respondent characteristics</w:t>
      </w:r>
    </w:p>
    <w:p w14:paraId="04F5188F" w14:textId="677C47CD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The age distribution varied considerably across score level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3</w:t>
      </w:r>
      <w:r w:rsidRPr="00F4246F">
        <w:rPr>
          <w:rFonts w:ascii="Arial" w:hAnsi="Arial" w:cs="Arial"/>
          <w:sz w:val="22"/>
          <w:szCs w:val="22"/>
        </w:rPr>
        <w:t>. Among those with high scores, 40.8% were over 65 years old, compared to only 21.9% in the low</w:t>
      </w:r>
      <w:r w:rsidR="000B6EB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. Conversely, younger age groups (16-25 and 25-35) were more prevalent in the low score category (9.1% and 14.0%, respectively) compared to the high score group (3.2% and 5.8%, respectively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Gender distribution was relatively similar between low and high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s, with females</w:t>
      </w:r>
      <w:r w:rsidR="00F52253">
        <w:rPr>
          <w:rFonts w:ascii="Arial" w:hAnsi="Arial" w:cs="Arial"/>
          <w:sz w:val="22"/>
          <w:szCs w:val="22"/>
        </w:rPr>
        <w:t>,</w:t>
      </w:r>
      <w:r w:rsidRPr="00F4246F">
        <w:rPr>
          <w:rFonts w:ascii="Arial" w:hAnsi="Arial" w:cs="Arial"/>
          <w:sz w:val="22"/>
          <w:szCs w:val="22"/>
        </w:rPr>
        <w:t xml:space="preserve"> constituting 61.8% of the low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and 61.3% of the high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In terms of education, individuals with university degrees or higher were more represented in the high score group (49.3%) compared to the low score group (44.0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</w:t>
      </w:r>
    </w:p>
    <w:p w14:paraId="49BBE830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sz w:val="22"/>
          <w:szCs w:val="22"/>
        </w:rPr>
      </w:pPr>
    </w:p>
    <w:p w14:paraId="48C742CB" w14:textId="6EC9BA12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Employment status showed notable differences, with retired individuals comprising 45.5% of the high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but only 24.7% of the low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3</w:t>
      </w:r>
      <w:r w:rsidRPr="00F4246F">
        <w:rPr>
          <w:rFonts w:ascii="Arial" w:hAnsi="Arial" w:cs="Arial"/>
          <w:sz w:val="22"/>
          <w:szCs w:val="22"/>
        </w:rPr>
        <w:t>. Unemployed individuals were more prevalent in the low score category (9.7%) compared to the high score group (2.9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Marital status also varied significantly, with married or civil partnership individuals making up 58.1% of the high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but only 37.7% of the low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Single individuals were more represented in the low score category (30.1%) compared to the high score group (14.0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</w:t>
      </w:r>
    </w:p>
    <w:p w14:paraId="1F5A38EB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sz w:val="22"/>
          <w:szCs w:val="22"/>
        </w:rPr>
      </w:pPr>
    </w:p>
    <w:p w14:paraId="63465AAC" w14:textId="7F580B76" w:rsidR="000B31C0" w:rsidRPr="00F4246F" w:rsidRDefault="000B31C0" w:rsidP="00335561">
      <w:pPr>
        <w:snapToGrid w:val="0"/>
        <w:contextualSpacing/>
        <w:jc w:val="both"/>
        <w:rPr>
          <w:rFonts w:ascii="Arial" w:hAnsi="Arial" w:cs="Arial"/>
          <w:sz w:val="22"/>
          <w:szCs w:val="22"/>
        </w:rPr>
      </w:pPr>
      <w:r w:rsidRPr="00F4246F">
        <w:rPr>
          <w:rFonts w:ascii="Arial" w:hAnsi="Arial" w:cs="Arial"/>
          <w:sz w:val="22"/>
          <w:szCs w:val="22"/>
        </w:rPr>
        <w:t>The number of relatives and friends showed a clear association with score level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 </w:t>
      </w:r>
      <w:r w:rsidRPr="00F4246F">
        <w:rPr>
          <w:rFonts w:ascii="Arial" w:hAnsi="Arial" w:cs="Arial"/>
          <w:b/>
          <w:bCs/>
          <w:sz w:val="22"/>
          <w:szCs w:val="22"/>
        </w:rPr>
        <w:t>Table 3</w:t>
      </w:r>
      <w:r w:rsidRPr="00F4246F">
        <w:rPr>
          <w:rFonts w:ascii="Arial" w:hAnsi="Arial" w:cs="Arial"/>
          <w:sz w:val="22"/>
          <w:szCs w:val="22"/>
        </w:rPr>
        <w:t>. Individuals with no relatives comprised 8.2% of the low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compared to only 3.3% of the high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Similarly, those with no friends made up 14.9% of the low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but only 4.5% of the high</w:t>
      </w:r>
      <w:r w:rsidR="00F52253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 xml:space="preserve">0.001). Living alone was more common among those with </w:t>
      </w:r>
      <w:r w:rsidRPr="00F4246F">
        <w:rPr>
          <w:rFonts w:ascii="Arial" w:hAnsi="Arial" w:cs="Arial"/>
          <w:sz w:val="22"/>
          <w:szCs w:val="22"/>
        </w:rPr>
        <w:lastRenderedPageBreak/>
        <w:t>high scores (47.1%) compared to those with low scores (36.6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Additionally, disability and long-term health conditions were more prevalent among those with low scores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Individuals with disabilities constituted 25.2% of the low</w:t>
      </w:r>
      <w:r w:rsidR="00015EC6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compared to 14.7% of the high</w:t>
      </w:r>
      <w:r w:rsidR="00015EC6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Similarly, those with long-term conditions made up 56.5% of the low</w:t>
      </w:r>
      <w:r w:rsidR="00015EC6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but only 43.2% of the high</w:t>
      </w:r>
      <w:r w:rsidR="00015EC6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Having children was more common in the high</w:t>
      </w:r>
      <w:r w:rsidR="00015EC6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73.6%) compared to the low</w:t>
      </w:r>
      <w:r w:rsidR="00015EC6">
        <w:rPr>
          <w:rFonts w:ascii="Arial" w:hAnsi="Arial" w:cs="Arial"/>
          <w:sz w:val="22"/>
          <w:szCs w:val="22"/>
        </w:rPr>
        <w:t>-</w:t>
      </w:r>
      <w:r w:rsidRPr="00F4246F">
        <w:rPr>
          <w:rFonts w:ascii="Arial" w:hAnsi="Arial" w:cs="Arial"/>
          <w:sz w:val="22"/>
          <w:szCs w:val="22"/>
        </w:rPr>
        <w:t>score group (60.1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 However, having children under 16 was more prevalent in the low score group (28.7%) compared to the high score group (19.3%) (</w:t>
      </w:r>
      <w:r w:rsidR="00FC20E9" w:rsidRPr="00F4246F">
        <w:rPr>
          <w:rFonts w:ascii="Arial" w:hAnsi="Arial" w:cs="Arial"/>
          <w:sz w:val="22"/>
          <w:szCs w:val="22"/>
        </w:rPr>
        <w:t>p&lt;</w:t>
      </w:r>
      <w:r w:rsidRPr="00F4246F">
        <w:rPr>
          <w:rFonts w:ascii="Arial" w:hAnsi="Arial" w:cs="Arial"/>
          <w:sz w:val="22"/>
          <w:szCs w:val="22"/>
        </w:rPr>
        <w:t>0.001).</w:t>
      </w:r>
    </w:p>
    <w:p w14:paraId="1D116761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</w:rPr>
      </w:pPr>
    </w:p>
    <w:p w14:paraId="3FB7C77C" w14:textId="77777777" w:rsidR="000B31C0" w:rsidRPr="00F4246F" w:rsidRDefault="000B31C0" w:rsidP="00335561">
      <w:pPr>
        <w:snapToGrid w:val="0"/>
        <w:contextualSpacing/>
        <w:rPr>
          <w:rFonts w:ascii="Arial" w:hAnsi="Arial" w:cs="Arial"/>
          <w:b/>
          <w:bCs/>
        </w:rPr>
      </w:pPr>
      <w:r w:rsidRPr="00F4246F">
        <w:rPr>
          <w:rFonts w:ascii="Arial" w:hAnsi="Arial" w:cs="Arial"/>
          <w:b/>
          <w:bCs/>
        </w:rPr>
        <w:t>Table 3: Association between low and high social capital scale and respondent characteristic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819"/>
        <w:gridCol w:w="883"/>
        <w:gridCol w:w="1029"/>
        <w:gridCol w:w="883"/>
        <w:gridCol w:w="1029"/>
        <w:gridCol w:w="997"/>
        <w:gridCol w:w="1029"/>
        <w:gridCol w:w="970"/>
      </w:tblGrid>
      <w:tr w:rsidR="000B31C0" w:rsidRPr="00F4246F" w14:paraId="6D785A9B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086CB25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4"/>
                <w:szCs w:val="14"/>
              </w:rPr>
            </w:pPr>
          </w:p>
        </w:tc>
        <w:tc>
          <w:tcPr>
            <w:tcW w:w="992" w:type="pct"/>
            <w:gridSpan w:val="2"/>
            <w:shd w:val="clear" w:color="auto" w:fill="auto"/>
            <w:vAlign w:val="center"/>
            <w:hideMark/>
          </w:tcPr>
          <w:p w14:paraId="4D01B8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Low score</w:t>
            </w:r>
          </w:p>
        </w:tc>
        <w:tc>
          <w:tcPr>
            <w:tcW w:w="992" w:type="pct"/>
            <w:gridSpan w:val="2"/>
            <w:shd w:val="clear" w:color="auto" w:fill="auto"/>
            <w:vAlign w:val="center"/>
            <w:hideMark/>
          </w:tcPr>
          <w:p w14:paraId="5604502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igh score</w:t>
            </w:r>
          </w:p>
        </w:tc>
        <w:tc>
          <w:tcPr>
            <w:tcW w:w="1051" w:type="pct"/>
            <w:gridSpan w:val="2"/>
            <w:shd w:val="clear" w:color="auto" w:fill="auto"/>
            <w:vAlign w:val="center"/>
            <w:hideMark/>
          </w:tcPr>
          <w:p w14:paraId="7E8390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Total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184D6DC2" w14:textId="6FBCB436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b/>
                <w:bCs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p</w:t>
            </w:r>
            <w:r w:rsidR="00015EC6">
              <w:rPr>
                <w:rFonts w:ascii="Arial" w:hAnsi="Arial" w:cs="Arial"/>
                <w:b/>
                <w:bCs/>
                <w:sz w:val="14"/>
                <w:szCs w:val="14"/>
              </w:rPr>
              <w:t>-</w:t>
            </w: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value</w:t>
            </w:r>
          </w:p>
        </w:tc>
      </w:tr>
      <w:tr w:rsidR="000B31C0" w:rsidRPr="00F4246F" w14:paraId="2096159D" w14:textId="77777777" w:rsidTr="00AF43BD">
        <w:tc>
          <w:tcPr>
            <w:tcW w:w="1462" w:type="pct"/>
            <w:shd w:val="clear" w:color="auto" w:fill="auto"/>
            <w:vAlign w:val="center"/>
          </w:tcPr>
          <w:p w14:paraId="3D38CFD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Category</w:t>
            </w:r>
          </w:p>
        </w:tc>
        <w:tc>
          <w:tcPr>
            <w:tcW w:w="458" w:type="pct"/>
            <w:shd w:val="clear" w:color="auto" w:fill="auto"/>
            <w:vAlign w:val="center"/>
          </w:tcPr>
          <w:p w14:paraId="478940C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534" w:type="pct"/>
            <w:shd w:val="clear" w:color="auto" w:fill="auto"/>
            <w:vAlign w:val="center"/>
          </w:tcPr>
          <w:p w14:paraId="77878A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458" w:type="pct"/>
            <w:shd w:val="clear" w:color="auto" w:fill="auto"/>
            <w:vAlign w:val="center"/>
          </w:tcPr>
          <w:p w14:paraId="25DD34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534" w:type="pct"/>
            <w:shd w:val="clear" w:color="auto" w:fill="auto"/>
            <w:vAlign w:val="center"/>
          </w:tcPr>
          <w:p w14:paraId="3233E46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517" w:type="pct"/>
            <w:shd w:val="clear" w:color="auto" w:fill="auto"/>
            <w:vAlign w:val="center"/>
          </w:tcPr>
          <w:p w14:paraId="0BCDE4F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N)</w:t>
            </w:r>
          </w:p>
        </w:tc>
        <w:tc>
          <w:tcPr>
            <w:tcW w:w="534" w:type="pct"/>
            <w:shd w:val="clear" w:color="auto" w:fill="auto"/>
            <w:vAlign w:val="center"/>
          </w:tcPr>
          <w:p w14:paraId="74D67F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%)</w:t>
            </w:r>
          </w:p>
        </w:tc>
        <w:tc>
          <w:tcPr>
            <w:tcW w:w="503" w:type="pct"/>
            <w:shd w:val="clear" w:color="auto" w:fill="auto"/>
            <w:vAlign w:val="center"/>
          </w:tcPr>
          <w:p w14:paraId="63F09BC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316C677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38C7F17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Age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9873C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423CF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CE3A8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4C6B8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06AAF4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780D5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548666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10449BC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BC8A32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-25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B2762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19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103AB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.1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4C9BD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2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A72ED5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2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6608A1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21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43A356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0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781FA4D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6A0A5D0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4C8DABF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-35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20A96D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94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B48AE5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4.0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E54ED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7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B3AC71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8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08F4C8C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61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1C815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.6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63E300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4582F03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2C05CAC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-45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541AA5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89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33152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3.9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6322D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0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E0F28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.6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76A3E4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39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884A8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1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644133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141E8AA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36105D3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-55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CD583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32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62DB0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8.2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1DFC3F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56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06D18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5.0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645A23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89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11BA0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6.5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4BF4969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3CE5D7B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887720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6-65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F2DB6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06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7AD272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3.0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8C3B94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90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7A7451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6.6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07123F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96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21EAB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4.9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4DB640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D64D376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7EE533C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gt;65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9FFB84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43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24C453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1.9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3074F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98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A8B68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0.8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139568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42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FB87C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1.9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7384EC2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7F39D29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3011255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Gender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CD356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2A18E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AD456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EF9FB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5733FA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01D2B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7A1EBAD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5B365D58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27E0ECC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Female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AE7B7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13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67882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1.8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840795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906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C7C46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1.3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269E81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420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9DFA2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1.5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035E7EE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385BB74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4FA7F07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ale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8C16D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98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F98B1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6.9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FCF22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30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858B8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8.2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1EB20B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528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F6F5B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7.6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5E22AE4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C43FDC6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6C75382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7F89A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73F47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9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1AC97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54E2DA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3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133A3A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1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BE2603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6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76920E8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215B2E1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376B7FB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ould rather not say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20EF0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21A71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4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B8E1B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5B921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2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A5755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36E04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3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7EB6B3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D5194F0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57C2C9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ducation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7C788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CC4DD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7835CF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5913C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3FD387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10AFA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0D44A3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9B28DDC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DCB8CD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A levels/College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4E7AD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24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6F0A4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0.4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8DB76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16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663173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8.6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727D93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40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697751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9.4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0B73EF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D1F2212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1F9314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econdary School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FE42A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54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F3072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7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0AB3B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08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41748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2.2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5C4F4CC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63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94297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3.8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3ABE2F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C16D824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1E6AD00D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iversity Degree or higher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2BC4F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92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D40C8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4.0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95D271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33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5B0CDE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9.3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7AD8B2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626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657D8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6.8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5328B7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D2A47B5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736ECC3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mployment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C9C82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B4023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6985FD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EA1FE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7A283E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0AA514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60FC61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F6BA804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6A0DC49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Employed full-time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D3BCC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71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A3020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6.7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350D2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80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EAAF6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6.6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5FCA95B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51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9DEBB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1.4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70BC35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DE6EBA1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601992F8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Employed part-time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02815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53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CBF4F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6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249A6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62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E734CB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2.1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8539B3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15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A7776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8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6401A36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383BA2B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0EEA5C5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FE4B8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9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4743F7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.6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AB3225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6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539AF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1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20FCCC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95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D2C07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3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3D2D72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A38E518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3F89C5B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Retired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37292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92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D6C6D2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4.7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3A56E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69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C91E6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5.5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436A9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61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01C01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5.7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4D79F1A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8C21D17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3B9A5E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elf-employed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41D929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7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D8E5D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4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9AFDB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7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A8B73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8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72E97E7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34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2A6760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2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4709A9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25D4414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29E2F33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tudent (full or part-time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29A5C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7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6EDB9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.6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8EA16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0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77CEC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7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3E8952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8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51E74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1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6C6824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FC1F6C9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7F09A51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employed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00EED2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5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7AD83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.7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6889FC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4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2664EE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9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9EE34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29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2660B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1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2FD740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E0E8D47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7F256DB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Unpaid carer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9EEC02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7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74E54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7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3063B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2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129BD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8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2960F5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9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7B10A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3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2DE179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63345BB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4F4EA80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Volunteer (full or part-time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790AF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4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4B2E3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0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DCA45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5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3CE8A0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4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35910A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0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8421FF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2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3BD06E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E3F1B0B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3806F11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Ethnicity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D5B2D1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DDD6D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2CDE05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F24C7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510DB9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69EBC6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62AE92B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264A56B3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35FD676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Asian/Asian British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5750E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9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6CD1D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3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5DFB84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3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2ADB6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1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0D3CD2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92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161CDC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.1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50213D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D6ADBC9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0CECDF1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British Black/African/Caribbean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637CC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4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5B1EA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7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578121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A5B4B0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9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6B59643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4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F667F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8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7A3CE6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5379C0E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77E6C6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ixed/Multiple ethnic group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812C3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0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2F3409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1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90318A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3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6D6D4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2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7A99A3F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4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33534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6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5B1B667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8AF743F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016AAC5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 ethnic group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46244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9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8EF586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8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11E9E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7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EA2AC6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5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21BC7DB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7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72F22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1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463E221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CD7AE8B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E0B7A3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hite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95B73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896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46918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6.5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ED1A4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00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B97420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3.1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14CC0BE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797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2F0D0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0.0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1B6A01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1C90CF1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094FEA1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hite and Black Caribbean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9D4DE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67A2BF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5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7F600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38D1A5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2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7737A06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4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C1200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4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49AB75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58FE374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2902634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sz w:val="14"/>
                <w:szCs w:val="14"/>
              </w:rPr>
              <w:t>Marital statu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BA759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E248B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AFD678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679F9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106800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0F18D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4DD814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CDB93A9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2C15CCC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Divorced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B5CEC7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50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6E78D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5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C21022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62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95C21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.8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E87BA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13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80CEA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0.1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32986E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2CF8691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2EBC6A93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In a relationship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D515B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3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52B40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8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760D0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9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819B68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.5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5D7BF0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213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6C8EC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0.1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151B49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1ACB0F1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7E6A3DA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Married / Civil partnership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CCBBC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43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EF957B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7.7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EA62AD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699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7C7735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8.1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9A1CC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42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F31B4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8.5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10E0230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4894507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90CC88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Other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A756E4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1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614BA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0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44145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3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70CD3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8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62241D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5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E87E7A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4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5ECEF4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7BBB086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6129FC07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Widowed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2B6744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4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C96C8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9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F850D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59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E53DC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.8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324226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3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EDC5A6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.4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568497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F4D04BF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366FD50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Single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B4B566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09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43EEC3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0.1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CF7B27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2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585A4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4.0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030171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602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9597F9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1.6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2981B0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3F21972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78BBFB8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relative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EADA30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654A2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7EEE45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2BA6A6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249167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92A87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6FA7D0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60CE018E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49C6D5CC" w14:textId="2E4FC95A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0 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begin"/>
            </w:r>
            <w:r w:rsidR="00DC22E1">
              <w:rPr>
                <w:rFonts w:ascii="Arial" w:hAnsi="Arial" w:cs="Arial"/>
                <w:sz w:val="14"/>
                <w:szCs w:val="14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4"/>
                <w:szCs w:val="14"/>
              </w:rPr>
              <w:t>[11]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end"/>
            </w:r>
            <w:r w:rsidRPr="00F4246F">
              <w:rPr>
                <w:rFonts w:ascii="Arial" w:hAnsi="Arial" w:cs="Arial"/>
                <w:sz w:val="14"/>
                <w:szCs w:val="14"/>
              </w:rPr>
              <w:t xml:space="preserve"> relative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C04D3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5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0316CB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.2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323DB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12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19E35D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3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D85011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78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28733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6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17BDA0C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B594441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A1EA0D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relative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40C51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35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7AF254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2.9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535A8C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18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699870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6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1ADF01F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54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85B77C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.6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680F3B0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ED69122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1A9C45F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 relative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8359C4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80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BB83C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0.8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60676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34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0EC2A7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3.1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5F25EB3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14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CBDDB4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6.7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2A92DA8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DE7AC2A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688ABD9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 or 4 relative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D98F7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55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06DA6F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2.6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9AAD1E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962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9428C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0.8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69156D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18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61222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1.7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30CB9A3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28965F4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0BC4709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-8 relative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A21416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18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8D7DF3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7.9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C9C35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42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FCC935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8.9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063E5C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61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1766FC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3.7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57AA123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BE9D85D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C190E4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 or more relative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846261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29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63122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.5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60CB9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96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12E2A2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7.2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3314BA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25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D3D8C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2.7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7D33810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CC2564F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151E342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friend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2C300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DE6BF2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8411F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557D3E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75692A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EA2551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14A659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5F430F30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676041E" w14:textId="07998636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 xml:space="preserve">0 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begin"/>
            </w:r>
            <w:r w:rsidR="00DC22E1">
              <w:rPr>
                <w:rFonts w:ascii="Arial" w:hAnsi="Arial" w:cs="Arial"/>
                <w:sz w:val="14"/>
                <w:szCs w:val="14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4"/>
                <w:szCs w:val="14"/>
              </w:rPr>
              <w:t>[11]</w:t>
            </w:r>
            <w:r w:rsidR="002D2943">
              <w:rPr>
                <w:rFonts w:ascii="Arial" w:hAnsi="Arial" w:cs="Arial"/>
                <w:sz w:val="14"/>
                <w:szCs w:val="14"/>
              </w:rPr>
              <w:fldChar w:fldCharType="end"/>
            </w:r>
            <w:r w:rsidRPr="00F4246F">
              <w:rPr>
                <w:rFonts w:ascii="Arial" w:hAnsi="Arial" w:cs="Arial"/>
                <w:sz w:val="14"/>
                <w:szCs w:val="14"/>
              </w:rPr>
              <w:t xml:space="preserve"> friend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888D09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48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3B5D9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4.9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26EEEB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8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4C7DDA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.5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228E67E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36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C3480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9.4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152248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1358B75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2AAA9E5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friend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E89841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08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C9E26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6.0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A4441D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17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79EE9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6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666F469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326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5F39F7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0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7E3A64A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5A1F41C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1E33C0F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 friend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27EF6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096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BC3C23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9.3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FFE0AB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44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FEE40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1.7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21F4BE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41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5AF471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5.3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704802D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69B787D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011E8F5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 or 4 friend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C6DED2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21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02F9D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0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DC976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25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4DDA5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5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262116C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47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E7491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3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38F0BD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929DD67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1569FF65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-8 friend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E77911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29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C052F0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4.6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DEA61C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05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3B522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2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16EAE6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35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C9A14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0.2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4E233EB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F9FE51C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161F99FA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 or more friend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562D25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81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B2BB7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0.2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728EBC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84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7E9EB9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6.5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53FFBF7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65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56140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8.8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4EF81DE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F02782E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42533D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pet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243BD8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BCB349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DAC8B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F80B0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56F1C24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3B6BA9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64201CE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.0221</w:t>
            </w:r>
          </w:p>
        </w:tc>
      </w:tr>
      <w:tr w:rsidR="000B31C0" w:rsidRPr="00F4246F" w14:paraId="1315E232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5CC94C8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18902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66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0272D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5.8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9FF192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505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A75F75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5.1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5A9F9C1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672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83377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5.4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297546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901EEF3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499347D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2370A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511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4A7EC3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4.2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91DDB7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54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97923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4.9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75E17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65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FBC636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4.6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793D8A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5FC6E94E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6A38C77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Number of household member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F488B8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D1E74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47A124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A1C12D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520CD02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09930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1FECF02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AB578AD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6CF131F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0 member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C15FE3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56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2C71E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9.2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BDFC6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508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2DF57E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3.7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3D3CF3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165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6498AD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6.3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2E5F57B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E987A1E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3EE35339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 member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1FC8B6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077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07C8BC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6.6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50BA60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000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AECB4E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7.1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55E5E14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78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EFF6FC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2.2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5870E89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04CB6166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3A91BBB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-3 member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3DC68F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72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9B409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9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ADB575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81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BB1B6C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3.3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BBD25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953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25DA7C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4.5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4DF9D77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56DDB52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09643AE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-5 member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533A5C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85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96A92B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.8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88A3EE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3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A9C235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1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6305CC3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708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078A94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.9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6004062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8DA4213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32838CA4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gt; 5 member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BB73D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1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FC7F3B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6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4DDA9F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0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6CD630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0.8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05E0E7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2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35EBBB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2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1454EB7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9143567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0825807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children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1BDF3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F24FEA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94AE3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90594B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1627F3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5A9AB8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2925C5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271A7D5A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0751707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A5504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62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A8C8A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9.9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CA2B92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679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9A555A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6.4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76D3844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941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B86F38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2.8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733A855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7DBCAEB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3E47AD4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ECE5B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12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DAC27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0.1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0658FC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676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34A868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3.6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2D171DA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089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AD9E6E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67.2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447D596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665FD63F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66044E91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children under 16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E470F8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72B9BB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F02788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CD5B45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D7478B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8491CFE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77E9FB6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1AC06DC0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05AB119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lastRenderedPageBreak/>
              <w:t>No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ECDC9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4237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7CA880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1.3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FD0AF2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763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3DC8A1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0.7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3EAA783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6187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CD3748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6.7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472969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D3D14BD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633F1EF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793B6C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77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8D6FF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8.7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7B2129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897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2368AC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9.3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176DAD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875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7B76A0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3.3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226BD0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AF77D9B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4B514B2F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disability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8BE309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35A63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DB469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D31B17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0670F4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65137D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64D7843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3AFC36E5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439A7E6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8F0CA4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4028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88CE5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0.9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005AB0C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311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23D11F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83.5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6BE82A9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339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4B6F1F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77.6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396D8E6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1D3CC7A8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78D2BB3E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Prefer not to say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766216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202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41B304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9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1217C37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31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34B1DA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8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2611DAA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333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5FD0D9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8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27FFD93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34247B6A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3FC4461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7C25DFC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429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69C8722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5.2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DF8DD1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935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F47C9D3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4.7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70167C2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64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29A55EC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9.6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4831A8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4F00D565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769F4FEC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b/>
                <w:bCs/>
                <w:sz w:val="14"/>
                <w:szCs w:val="14"/>
              </w:rPr>
              <w:t>Having long-term condition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58C9F65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6FC26C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2683221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257D84F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4F120AA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022F1B6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643B38D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&lt;0.001</w:t>
            </w:r>
          </w:p>
        </w:tc>
      </w:tr>
      <w:tr w:rsidR="000B31C0" w:rsidRPr="00F4246F" w14:paraId="79BEB582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6E075822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ACD056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3010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6549C8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0.5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705C0A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497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2BCD029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5.0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608A9AA5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798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405B9F68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8.1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15FF2F1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456A3D7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24463DD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Prefer not to say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35BFB72D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71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6E3112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3.0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20164D9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1164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12ABE284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1.8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671DA61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878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777891E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2.4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6782E9F7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7525D2EF" w14:textId="77777777" w:rsidTr="00AF43BD">
        <w:tc>
          <w:tcPr>
            <w:tcW w:w="1462" w:type="pct"/>
            <w:shd w:val="clear" w:color="auto" w:fill="auto"/>
            <w:vAlign w:val="center"/>
            <w:hideMark/>
          </w:tcPr>
          <w:p w14:paraId="2AD8334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433482F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32096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5090F27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56.5%)</w:t>
            </w:r>
          </w:p>
        </w:tc>
        <w:tc>
          <w:tcPr>
            <w:tcW w:w="458" w:type="pct"/>
            <w:shd w:val="clear" w:color="auto" w:fill="auto"/>
            <w:vAlign w:val="center"/>
            <w:hideMark/>
          </w:tcPr>
          <w:p w14:paraId="63B32DBA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27479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BEE18A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3.2%)</w:t>
            </w:r>
          </w:p>
        </w:tc>
        <w:tc>
          <w:tcPr>
            <w:tcW w:w="517" w:type="pct"/>
            <w:shd w:val="clear" w:color="auto" w:fill="auto"/>
            <w:vAlign w:val="center"/>
            <w:hideMark/>
          </w:tcPr>
          <w:p w14:paraId="2833AD1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59575</w:t>
            </w:r>
          </w:p>
        </w:tc>
        <w:tc>
          <w:tcPr>
            <w:tcW w:w="534" w:type="pct"/>
            <w:shd w:val="clear" w:color="auto" w:fill="auto"/>
            <w:vAlign w:val="center"/>
            <w:hideMark/>
          </w:tcPr>
          <w:p w14:paraId="6183DB50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  <w:r w:rsidRPr="00F4246F">
              <w:rPr>
                <w:rFonts w:ascii="Arial" w:hAnsi="Arial" w:cs="Arial"/>
                <w:sz w:val="14"/>
                <w:szCs w:val="14"/>
              </w:rPr>
              <w:t>(49.5%)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 w14:paraId="1A81805B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0B31C0" w:rsidRPr="00F4246F" w14:paraId="21E1A254" w14:textId="77777777" w:rsidTr="00AF43BD">
        <w:tc>
          <w:tcPr>
            <w:tcW w:w="5000" w:type="pct"/>
            <w:gridSpan w:val="8"/>
            <w:shd w:val="clear" w:color="auto" w:fill="auto"/>
            <w:vAlign w:val="center"/>
          </w:tcPr>
          <w:p w14:paraId="471A1DA6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</w:p>
          <w:p w14:paraId="4FF048B0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  <w:r w:rsidRPr="00F4246F">
              <w:rPr>
                <w:rFonts w:ascii="Arial" w:hAnsi="Arial" w:cs="Arial"/>
                <w:i/>
                <w:iCs/>
                <w:sz w:val="13"/>
                <w:szCs w:val="13"/>
              </w:rPr>
              <w:t>Values are presented as frequencies (percentages) within each group</w:t>
            </w:r>
          </w:p>
          <w:p w14:paraId="50216A8B" w14:textId="77777777" w:rsidR="000B31C0" w:rsidRPr="00F4246F" w:rsidRDefault="000B31C0" w:rsidP="00335561">
            <w:pPr>
              <w:snapToGrid w:val="0"/>
              <w:contextualSpacing/>
              <w:rPr>
                <w:rFonts w:ascii="Arial" w:hAnsi="Arial" w:cs="Arial"/>
                <w:i/>
                <w:iCs/>
                <w:sz w:val="13"/>
                <w:szCs w:val="13"/>
              </w:rPr>
            </w:pPr>
            <w:r w:rsidRPr="00F4246F">
              <w:rPr>
                <w:rFonts w:ascii="Arial" w:hAnsi="Arial" w:cs="Arial"/>
                <w:b/>
                <w:bCs/>
                <w:i/>
                <w:iCs/>
                <w:sz w:val="13"/>
                <w:szCs w:val="13"/>
              </w:rPr>
              <w:t>*</w:t>
            </w:r>
            <w:r w:rsidRPr="00F4246F">
              <w:rPr>
                <w:rFonts w:ascii="Arial" w:hAnsi="Arial" w:cs="Arial"/>
                <w:i/>
                <w:iCs/>
                <w:sz w:val="13"/>
                <w:szCs w:val="13"/>
              </w:rPr>
              <w:t>: Statistical comparisons were performed using Pearson’s Chi-squared test with p-values indicating significance</w:t>
            </w:r>
          </w:p>
          <w:p w14:paraId="2D0131D6" w14:textId="77777777" w:rsidR="000B31C0" w:rsidRPr="00F4246F" w:rsidRDefault="000B31C0" w:rsidP="00335561">
            <w:pPr>
              <w:snapToGrid w:val="0"/>
              <w:contextualSpacing/>
              <w:jc w:val="center"/>
              <w:rPr>
                <w:rFonts w:ascii="Arial" w:hAnsi="Arial" w:cs="Arial"/>
                <w:sz w:val="14"/>
                <w:szCs w:val="14"/>
              </w:rPr>
            </w:pPr>
          </w:p>
        </w:tc>
      </w:tr>
    </w:tbl>
    <w:p w14:paraId="578C5A68" w14:textId="77777777" w:rsidR="00AE1076" w:rsidRPr="00F4246F" w:rsidRDefault="00AE1076" w:rsidP="00335561">
      <w:pPr>
        <w:snapToGrid w:val="0"/>
        <w:contextualSpacing/>
        <w:rPr>
          <w:rFonts w:ascii="Arial" w:hAnsi="Arial" w:cs="Arial"/>
        </w:rPr>
      </w:pPr>
    </w:p>
    <w:p w14:paraId="64B272E9" w14:textId="77777777" w:rsidR="00A52343" w:rsidRPr="00F4246F" w:rsidRDefault="00A52343" w:rsidP="00335561">
      <w:pPr>
        <w:snapToGrid w:val="0"/>
        <w:contextualSpacing/>
        <w:rPr>
          <w:rFonts w:ascii="Arial" w:hAnsi="Arial" w:cs="Arial"/>
        </w:rPr>
      </w:pPr>
    </w:p>
    <w:p w14:paraId="7118E2B9" w14:textId="77777777" w:rsidR="00A52343" w:rsidRPr="00F4246F" w:rsidRDefault="00A52343" w:rsidP="00335561">
      <w:pPr>
        <w:snapToGrid w:val="0"/>
        <w:contextualSpacing/>
        <w:rPr>
          <w:rFonts w:ascii="Arial" w:hAnsi="Arial" w:cs="Arial"/>
        </w:rPr>
      </w:pPr>
    </w:p>
    <w:p w14:paraId="4A48FCC7" w14:textId="77777777" w:rsidR="00A52343" w:rsidRPr="00F4246F" w:rsidRDefault="00A52343" w:rsidP="00335561">
      <w:pPr>
        <w:snapToGrid w:val="0"/>
        <w:contextualSpacing/>
        <w:rPr>
          <w:rFonts w:ascii="Arial" w:hAnsi="Arial" w:cs="Arial"/>
        </w:rPr>
      </w:pPr>
    </w:p>
    <w:bookmarkEnd w:id="0"/>
    <w:p w14:paraId="097F9600" w14:textId="77777777" w:rsidR="00A52343" w:rsidRPr="00F4246F" w:rsidRDefault="00A52343" w:rsidP="00335561">
      <w:pPr>
        <w:snapToGrid w:val="0"/>
        <w:contextualSpacing/>
        <w:rPr>
          <w:rFonts w:ascii="Arial" w:hAnsi="Arial" w:cs="Arial"/>
        </w:rPr>
      </w:pPr>
    </w:p>
    <w:sectPr w:rsidR="00A52343" w:rsidRPr="00F4246F" w:rsidSect="008E31D4">
      <w:footerReference w:type="even" r:id="rId8"/>
      <w:footerReference w:type="default" r:id="rId9"/>
      <w:pgSz w:w="11907" w:h="16840" w:code="9"/>
      <w:pgMar w:top="1531" w:right="1134" w:bottom="1347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0030F90" w14:textId="77777777" w:rsidR="00C51DE1" w:rsidRDefault="00C51DE1" w:rsidP="00BC61B8">
      <w:r>
        <w:separator/>
      </w:r>
    </w:p>
  </w:endnote>
  <w:endnote w:type="continuationSeparator" w:id="0">
    <w:p w14:paraId="571D9574" w14:textId="77777777" w:rsidR="00C51DE1" w:rsidRDefault="00C51DE1" w:rsidP="00BC61B8">
      <w:r>
        <w:continuationSeparator/>
      </w:r>
    </w:p>
  </w:endnote>
  <w:endnote w:type="continuationNotice" w:id="1">
    <w:p w14:paraId="5AE5B273" w14:textId="77777777" w:rsidR="00C51DE1" w:rsidRDefault="00C51DE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CMBO N+ Charis SIL">
    <w:altName w:val="Cambria"/>
    <w:panose1 w:val="020B0604020202020204"/>
    <w:charset w:val="00"/>
    <w:family w:val="roman"/>
    <w:pitch w:val="default"/>
    <w:sig w:usb0="00000003" w:usb1="00000000" w:usb2="00000000" w:usb3="00000000" w:csb0="00000001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85132149"/>
      <w:docPartObj>
        <w:docPartGallery w:val="Page Numbers (Bottom of Page)"/>
        <w:docPartUnique/>
      </w:docPartObj>
    </w:sdtPr>
    <w:sdtContent>
      <w:p w14:paraId="18A7801E" w14:textId="02374526" w:rsidR="00EC185F" w:rsidRDefault="00EC18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3922524" w14:textId="77777777" w:rsidR="00EC185F" w:rsidRDefault="00EC185F" w:rsidP="00AA7AE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2122824969"/>
      <w:docPartObj>
        <w:docPartGallery w:val="Page Numbers (Bottom of Page)"/>
        <w:docPartUnique/>
      </w:docPartObj>
    </w:sdtPr>
    <w:sdtContent>
      <w:p w14:paraId="0673518F" w14:textId="36E0CD71" w:rsidR="00EC185F" w:rsidRDefault="00EC18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5</w:t>
        </w:r>
        <w:r>
          <w:rPr>
            <w:rStyle w:val="PageNumber"/>
          </w:rPr>
          <w:fldChar w:fldCharType="end"/>
        </w:r>
      </w:p>
    </w:sdtContent>
  </w:sdt>
  <w:p w14:paraId="0EAFB9B0" w14:textId="77777777" w:rsidR="00EC185F" w:rsidRDefault="00EC185F" w:rsidP="00AA7AE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2B08A20" w14:textId="77777777" w:rsidR="00C51DE1" w:rsidRDefault="00C51DE1" w:rsidP="00BC61B8">
      <w:r>
        <w:separator/>
      </w:r>
    </w:p>
  </w:footnote>
  <w:footnote w:type="continuationSeparator" w:id="0">
    <w:p w14:paraId="6C0A5DC8" w14:textId="77777777" w:rsidR="00C51DE1" w:rsidRDefault="00C51DE1" w:rsidP="00BC61B8">
      <w:r>
        <w:continuationSeparator/>
      </w:r>
    </w:p>
  </w:footnote>
  <w:footnote w:type="continuationNotice" w:id="1">
    <w:p w14:paraId="36AB3A96" w14:textId="77777777" w:rsidR="00C51DE1" w:rsidRDefault="00C51DE1"/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WrFAwFJhwzsjRW" int2:id="0D361Wxd">
      <int2:state int2:value="Rejected" int2:type="AugLoop_Text_Critique"/>
    </int2:textHash>
    <int2:textHash int2:hashCode="N3Re16DwBfsUUi" int2:id="1tYY69D9">
      <int2:state int2:value="Rejected" int2:type="AugLoop_Text_Critique"/>
    </int2:textHash>
    <int2:textHash int2:hashCode="OtwJs809fEcQ9W" int2:id="5qwJAvhF">
      <int2:state int2:value="Rejected" int2:type="AugLoop_Text_Critique"/>
    </int2:textHash>
    <int2:textHash int2:hashCode="u6CqezXjFl60zB" int2:id="6WsYV3pI">
      <int2:state int2:value="Rejected" int2:type="AugLoop_Text_Critique"/>
    </int2:textHash>
    <int2:textHash int2:hashCode="Fp1aiyWz7dQCIF" int2:id="74F2eEyQ">
      <int2:state int2:value="Rejected" int2:type="AugLoop_Text_Critique"/>
    </int2:textHash>
    <int2:textHash int2:hashCode="29TI3N+Cs48Fbl" int2:id="7yiu1xML">
      <int2:state int2:value="Rejected" int2:type="AugLoop_Text_Critique"/>
    </int2:textHash>
    <int2:textHash int2:hashCode="u8zfLvsztS5snQ" int2:id="7zOLn6Jw">
      <int2:state int2:value="Rejected" int2:type="AugLoop_Text_Critique"/>
    </int2:textHash>
    <int2:textHash int2:hashCode="sCtQOMM1lQuYX5" int2:id="APF1cBhS">
      <int2:state int2:value="Rejected" int2:type="AugLoop_Text_Critique"/>
    </int2:textHash>
    <int2:textHash int2:hashCode="T8oGGlVCr8sx3/" int2:id="DHfTKVNs">
      <int2:state int2:value="Rejected" int2:type="AugLoop_Text_Critique"/>
    </int2:textHash>
    <int2:textHash int2:hashCode="3YJHJvTppJwD83" int2:id="FmgO7bPT">
      <int2:state int2:value="Rejected" int2:type="AugLoop_Text_Critique"/>
    </int2:textHash>
    <int2:textHash int2:hashCode="cs0KgqDHsIS51+" int2:id="Gdq2KaUu">
      <int2:state int2:value="Rejected" int2:type="AugLoop_Text_Critique"/>
    </int2:textHash>
    <int2:textHash int2:hashCode="mYH3LmV6ALP8qE" int2:id="GjbAnQ5N">
      <int2:state int2:value="Rejected" int2:type="AugLoop_Text_Critique"/>
    </int2:textHash>
    <int2:textHash int2:hashCode="grLxlUr2EdS5ik" int2:id="HUrRiNXe">
      <int2:state int2:value="Rejected" int2:type="AugLoop_Text_Critique"/>
    </int2:textHash>
    <int2:textHash int2:hashCode="zG5TiTZAvtm1YQ" int2:id="JCRRhjAA">
      <int2:state int2:value="Rejected" int2:type="AugLoop_Text_Critique"/>
    </int2:textHash>
    <int2:textHash int2:hashCode="ys4VarhP1/TdmL" int2:id="L9zNnWD8">
      <int2:state int2:value="Rejected" int2:type="AugLoop_Text_Critique"/>
    </int2:textHash>
    <int2:textHash int2:hashCode="n1/gtXs2TuOPLW" int2:id="MDs9Q5OM">
      <int2:state int2:value="Rejected" int2:type="AugLoop_Text_Critique"/>
    </int2:textHash>
    <int2:textHash int2:hashCode="xbVTiqtxmGeO0W" int2:id="Mamh5yoU">
      <int2:state int2:value="Rejected" int2:type="AugLoop_Text_Critique"/>
    </int2:textHash>
    <int2:textHash int2:hashCode="A8nYLDUDhWNvQH" int2:id="MoAnuM2i">
      <int2:state int2:value="Rejected" int2:type="AugLoop_Text_Critique"/>
    </int2:textHash>
    <int2:textHash int2:hashCode="NoR6KYvDmYb4K3" int2:id="Ogxko9To">
      <int2:state int2:value="Rejected" int2:type="AugLoop_Text_Critique"/>
    </int2:textHash>
    <int2:textHash int2:hashCode="aP5eRUhQ2nxpKq" int2:id="OwyEKcft">
      <int2:state int2:value="Rejected" int2:type="AugLoop_Text_Critique"/>
    </int2:textHash>
    <int2:textHash int2:hashCode="vug8HzT/hVRRY7" int2:id="RqNx2X17">
      <int2:state int2:value="Rejected" int2:type="AugLoop_Text_Critique"/>
    </int2:textHash>
    <int2:textHash int2:hashCode="YHHJfneRpWYU1R" int2:id="SblApswd">
      <int2:state int2:value="Rejected" int2:type="AugLoop_Text_Critique"/>
    </int2:textHash>
    <int2:textHash int2:hashCode="oYqSGiO54bLbX0" int2:id="SvBJ4OeQ">
      <int2:state int2:value="Rejected" int2:type="AugLoop_Text_Critique"/>
    </int2:textHash>
    <int2:textHash int2:hashCode="V1Pw7MqrMFRmp9" int2:id="TMR0d01c">
      <int2:state int2:value="Rejected" int2:type="AugLoop_Text_Critique"/>
    </int2:textHash>
    <int2:textHash int2:hashCode="rD9xTU9Ivm83jN" int2:id="UBN2hIgm">
      <int2:state int2:value="Rejected" int2:type="AugLoop_Text_Critique"/>
    </int2:textHash>
    <int2:textHash int2:hashCode="DlAOYJ8z/6o9Me" int2:id="W7mJrNpM">
      <int2:state int2:value="Rejected" int2:type="AugLoop_Text_Critique"/>
    </int2:textHash>
    <int2:textHash int2:hashCode="05pHUHu+J8KnlI" int2:id="WAzINkKP">
      <int2:state int2:value="Rejected" int2:type="AugLoop_Text_Critique"/>
    </int2:textHash>
    <int2:textHash int2:hashCode="ColNt8eS4Qp544" int2:id="X6PD1MQz">
      <int2:state int2:value="Rejected" int2:type="AugLoop_Text_Critique"/>
    </int2:textHash>
    <int2:textHash int2:hashCode="Xc6+XANmOgyDBT" int2:id="X8eiyYpE">
      <int2:state int2:value="Rejected" int2:type="AugLoop_Text_Critique"/>
    </int2:textHash>
    <int2:textHash int2:hashCode="rIWznWAtD4Zv6r" int2:id="Xor0pTza">
      <int2:state int2:value="Rejected" int2:type="AugLoop_Text_Critique"/>
    </int2:textHash>
    <int2:textHash int2:hashCode="yBPPB6gV7N7wjb" int2:id="Ys0V1T0e">
      <int2:state int2:value="Rejected" int2:type="AugLoop_Text_Critique"/>
    </int2:textHash>
    <int2:textHash int2:hashCode="Erh5WSpXq5KhaQ" int2:id="ZN0DUAAn">
      <int2:state int2:value="Rejected" int2:type="AugLoop_Text_Critique"/>
    </int2:textHash>
    <int2:textHash int2:hashCode="jJsnIkafUd0F2J" int2:id="aNfyx1jg">
      <int2:state int2:value="Rejected" int2:type="AugLoop_Text_Critique"/>
    </int2:textHash>
    <int2:textHash int2:hashCode="CabapNX0n6MClJ" int2:id="auc9xXoN">
      <int2:state int2:value="Rejected" int2:type="AugLoop_Text_Critique"/>
    </int2:textHash>
    <int2:textHash int2:hashCode="IBGmwpfl3hpR+3" int2:id="b7w0s2wX">
      <int2:state int2:value="Rejected" int2:type="AugLoop_Text_Critique"/>
    </int2:textHash>
    <int2:textHash int2:hashCode="ChLpHS0UrZbNau" int2:id="bXOwawqK">
      <int2:state int2:value="Rejected" int2:type="AugLoop_Text_Critique"/>
    </int2:textHash>
    <int2:textHash int2:hashCode="kgBezzeI+uqDRq" int2:id="cnYWxXK3">
      <int2:state int2:value="Rejected" int2:type="AugLoop_Text_Critique"/>
    </int2:textHash>
    <int2:textHash int2:hashCode="4zVCGzh6nPu/cG" int2:id="dixpexGd">
      <int2:state int2:value="Rejected" int2:type="AugLoop_Text_Critique"/>
    </int2:textHash>
    <int2:textHash int2:hashCode="TsQEMmnqjkFE5J" int2:id="esiyCO7e">
      <int2:state int2:value="Rejected" int2:type="AugLoop_Text_Critique"/>
    </int2:textHash>
    <int2:textHash int2:hashCode="ExtuyEhhJaH8z6" int2:id="gDPzeErK">
      <int2:state int2:value="Rejected" int2:type="AugLoop_Text_Critique"/>
    </int2:textHash>
    <int2:textHash int2:hashCode="n1vAC5ygHS9xa4" int2:id="iZ07lrKI">
      <int2:state int2:value="Rejected" int2:type="AugLoop_Text_Critique"/>
    </int2:textHash>
    <int2:textHash int2:hashCode="3gT6Din5s14kkF" int2:id="mMtnqTyR">
      <int2:state int2:value="Rejected" int2:type="AugLoop_Text_Critique"/>
    </int2:textHash>
    <int2:textHash int2:hashCode="ZhZNvVXQIsQAP2" int2:id="okouMeuo">
      <int2:state int2:value="Rejected" int2:type="AugLoop_Text_Critique"/>
    </int2:textHash>
    <int2:textHash int2:hashCode="9ffcbfUj5K6MGt" int2:id="oruaKZgw">
      <int2:state int2:value="Rejected" int2:type="AugLoop_Text_Critique"/>
    </int2:textHash>
    <int2:textHash int2:hashCode="KpQuh45DLu4MOd" int2:id="pkvTg5qc">
      <int2:state int2:value="Rejected" int2:type="AugLoop_Text_Critique"/>
    </int2:textHash>
    <int2:textHash int2:hashCode="Q+75piq7ix4WVP" int2:id="q065cjOE">
      <int2:state int2:value="Rejected" int2:type="AugLoop_Text_Critique"/>
    </int2:textHash>
    <int2:textHash int2:hashCode="807Ki5OVJUCMZf" int2:id="qQccaMPr">
      <int2:state int2:value="Rejected" int2:type="AugLoop_Text_Critique"/>
    </int2:textHash>
    <int2:textHash int2:hashCode="3HmNOfoEA4dU5/" int2:id="rEROpJmF">
      <int2:state int2:value="Rejected" int2:type="AugLoop_Text_Critique"/>
    </int2:textHash>
    <int2:textHash int2:hashCode="dWUxzg+gYesTj0" int2:id="rfn6jwWS">
      <int2:state int2:value="Rejected" int2:type="AugLoop_Text_Critique"/>
    </int2:textHash>
    <int2:textHash int2:hashCode="l6zK+1M3f9VpvF" int2:id="se9ard1z">
      <int2:state int2:value="Rejected" int2:type="AugLoop_Text_Critique"/>
    </int2:textHash>
    <int2:textHash int2:hashCode="iFU0wZ1fg4m0zA" int2:id="t9P0dfSJ">
      <int2:state int2:value="Rejected" int2:type="AugLoop_Text_Critique"/>
    </int2:textHash>
    <int2:textHash int2:hashCode="CfUInO/INHFwnx" int2:id="ttstXFbU">
      <int2:state int2:value="Rejected" int2:type="AugLoop_Text_Critique"/>
    </int2:textHash>
    <int2:textHash int2:hashCode="me2Iec7WInoN9S" int2:id="u5LlppWb">
      <int2:state int2:value="Rejected" int2:type="AugLoop_Text_Critique"/>
    </int2:textHash>
    <int2:textHash int2:hashCode="p9+Tt9JPUCU7pg" int2:id="ucp0LhEG">
      <int2:state int2:value="Rejected" int2:type="AugLoop_Text_Critique"/>
    </int2:textHash>
    <int2:textHash int2:hashCode="GqE1aqYE2cFR9K" int2:id="uzJkK68e">
      <int2:state int2:value="Rejected" int2:type="AugLoop_Text_Critique"/>
    </int2:textHash>
    <int2:textHash int2:hashCode="SOVj8UjcBNizHJ" int2:id="xhvJqd4B">
      <int2:state int2:value="Rejected" int2:type="AugLoop_Text_Critique"/>
    </int2:textHash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DC146A9"/>
    <w:multiLevelType w:val="multilevel"/>
    <w:tmpl w:val="2F38D7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E394B33"/>
    <w:multiLevelType w:val="multilevel"/>
    <w:tmpl w:val="3F6429A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2C67277"/>
    <w:multiLevelType w:val="multilevel"/>
    <w:tmpl w:val="0FA8EF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BEE3EA8"/>
    <w:multiLevelType w:val="multilevel"/>
    <w:tmpl w:val="F80EF9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0C31519"/>
    <w:multiLevelType w:val="multilevel"/>
    <w:tmpl w:val="427CD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7E534D1"/>
    <w:multiLevelType w:val="multilevel"/>
    <w:tmpl w:val="EC4E234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AA11713"/>
    <w:multiLevelType w:val="multilevel"/>
    <w:tmpl w:val="B7749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D596F77"/>
    <w:multiLevelType w:val="multilevel"/>
    <w:tmpl w:val="127A3F6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DAA0D3B"/>
    <w:multiLevelType w:val="multilevel"/>
    <w:tmpl w:val="82E62F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14B43D0"/>
    <w:multiLevelType w:val="multilevel"/>
    <w:tmpl w:val="701A01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3690BAE"/>
    <w:multiLevelType w:val="multilevel"/>
    <w:tmpl w:val="72CC7B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95214AC"/>
    <w:multiLevelType w:val="multilevel"/>
    <w:tmpl w:val="6178D3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4B2E7063"/>
    <w:multiLevelType w:val="multilevel"/>
    <w:tmpl w:val="8DFECA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BAD0109"/>
    <w:multiLevelType w:val="hybridMultilevel"/>
    <w:tmpl w:val="385C8A5A"/>
    <w:lvl w:ilvl="0" w:tplc="10028CC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EE43B96"/>
    <w:multiLevelType w:val="multilevel"/>
    <w:tmpl w:val="6524B6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2042C8D"/>
    <w:multiLevelType w:val="multilevel"/>
    <w:tmpl w:val="94B0BB3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588B27D9"/>
    <w:multiLevelType w:val="multilevel"/>
    <w:tmpl w:val="E97CC6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6052922"/>
    <w:multiLevelType w:val="multilevel"/>
    <w:tmpl w:val="7B143A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70831CDD"/>
    <w:multiLevelType w:val="multilevel"/>
    <w:tmpl w:val="027C94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7CD00ED0"/>
    <w:multiLevelType w:val="multilevel"/>
    <w:tmpl w:val="C2DE51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613316216">
    <w:abstractNumId w:val="13"/>
  </w:num>
  <w:num w:numId="2" w16cid:durableId="1333265857">
    <w:abstractNumId w:val="1"/>
  </w:num>
  <w:num w:numId="3" w16cid:durableId="590546265">
    <w:abstractNumId w:val="8"/>
  </w:num>
  <w:num w:numId="4" w16cid:durableId="725376649">
    <w:abstractNumId w:val="5"/>
  </w:num>
  <w:num w:numId="5" w16cid:durableId="1431386931">
    <w:abstractNumId w:val="15"/>
  </w:num>
  <w:num w:numId="6" w16cid:durableId="951017302">
    <w:abstractNumId w:val="16"/>
  </w:num>
  <w:num w:numId="7" w16cid:durableId="433521905">
    <w:abstractNumId w:val="0"/>
  </w:num>
  <w:num w:numId="8" w16cid:durableId="1448308510">
    <w:abstractNumId w:val="11"/>
  </w:num>
  <w:num w:numId="9" w16cid:durableId="43675015">
    <w:abstractNumId w:val="2"/>
  </w:num>
  <w:num w:numId="10" w16cid:durableId="143592498">
    <w:abstractNumId w:val="4"/>
  </w:num>
  <w:num w:numId="11" w16cid:durableId="1787970428">
    <w:abstractNumId w:val="18"/>
  </w:num>
  <w:num w:numId="12" w16cid:durableId="1761638487">
    <w:abstractNumId w:val="14"/>
  </w:num>
  <w:num w:numId="13" w16cid:durableId="2092117294">
    <w:abstractNumId w:val="3"/>
  </w:num>
  <w:num w:numId="14" w16cid:durableId="1795173044">
    <w:abstractNumId w:val="17"/>
  </w:num>
  <w:num w:numId="15" w16cid:durableId="783308250">
    <w:abstractNumId w:val="7"/>
  </w:num>
  <w:num w:numId="16" w16cid:durableId="846866583">
    <w:abstractNumId w:val="19"/>
  </w:num>
  <w:num w:numId="17" w16cid:durableId="1145269862">
    <w:abstractNumId w:val="6"/>
  </w:num>
  <w:num w:numId="18" w16cid:durableId="975451327">
    <w:abstractNumId w:val="12"/>
  </w:num>
  <w:num w:numId="19" w16cid:durableId="526526737">
    <w:abstractNumId w:val="9"/>
  </w:num>
  <w:num w:numId="20" w16cid:durableId="699011004">
    <w:abstractNumId w:val="1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2"/>
  <w:hideSpellingErrors/>
  <w:hideGrammaticalErrors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2NLY0MjMyMTU2NTQyMTJT0lEKTi0uzszPAykwrgUABn4bY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dxzset4ww5p5ev5xovap9upxxtfvvt9apt&quot;&gt;My EndNote Library&lt;record-ids&gt;&lt;item&gt;161&lt;/item&gt;&lt;item&gt;303&lt;/item&gt;&lt;item&gt;496&lt;/item&gt;&lt;item&gt;498&lt;/item&gt;&lt;item&gt;499&lt;/item&gt;&lt;item&gt;567&lt;/item&gt;&lt;item&gt;612&lt;/item&gt;&lt;item&gt;618&lt;/item&gt;&lt;item&gt;626&lt;/item&gt;&lt;item&gt;627&lt;/item&gt;&lt;item&gt;634&lt;/item&gt;&lt;item&gt;675&lt;/item&gt;&lt;item&gt;676&lt;/item&gt;&lt;item&gt;677&lt;/item&gt;&lt;item&gt;678&lt;/item&gt;&lt;item&gt;679&lt;/item&gt;&lt;item&gt;680&lt;/item&gt;&lt;item&gt;683&lt;/item&gt;&lt;item&gt;684&lt;/item&gt;&lt;item&gt;685&lt;/item&gt;&lt;item&gt;686&lt;/item&gt;&lt;item&gt;687&lt;/item&gt;&lt;item&gt;688&lt;/item&gt;&lt;item&gt;689&lt;/item&gt;&lt;/record-ids&gt;&lt;/item&gt;&lt;/Libraries&gt;"/>
  </w:docVars>
  <w:rsids>
    <w:rsidRoot w:val="00D05181"/>
    <w:rsid w:val="00000D27"/>
    <w:rsid w:val="00001BC1"/>
    <w:rsid w:val="0000790B"/>
    <w:rsid w:val="000113E2"/>
    <w:rsid w:val="00011886"/>
    <w:rsid w:val="00014618"/>
    <w:rsid w:val="00015EC6"/>
    <w:rsid w:val="00017966"/>
    <w:rsid w:val="00021114"/>
    <w:rsid w:val="00025FFC"/>
    <w:rsid w:val="00037D0C"/>
    <w:rsid w:val="0004068E"/>
    <w:rsid w:val="00041EA5"/>
    <w:rsid w:val="00043619"/>
    <w:rsid w:val="00044A0A"/>
    <w:rsid w:val="00045065"/>
    <w:rsid w:val="00047221"/>
    <w:rsid w:val="00052186"/>
    <w:rsid w:val="000557E0"/>
    <w:rsid w:val="00056E13"/>
    <w:rsid w:val="00057D49"/>
    <w:rsid w:val="00062906"/>
    <w:rsid w:val="0006360D"/>
    <w:rsid w:val="00064A10"/>
    <w:rsid w:val="00071AAE"/>
    <w:rsid w:val="00073DE6"/>
    <w:rsid w:val="00074858"/>
    <w:rsid w:val="000774FA"/>
    <w:rsid w:val="000862B8"/>
    <w:rsid w:val="00092AAC"/>
    <w:rsid w:val="00094D31"/>
    <w:rsid w:val="000951C9"/>
    <w:rsid w:val="000957AE"/>
    <w:rsid w:val="000A0CC8"/>
    <w:rsid w:val="000A5DB7"/>
    <w:rsid w:val="000B00A5"/>
    <w:rsid w:val="000B292E"/>
    <w:rsid w:val="000B2E57"/>
    <w:rsid w:val="000B31C0"/>
    <w:rsid w:val="000B555F"/>
    <w:rsid w:val="000B5EAF"/>
    <w:rsid w:val="000B65CD"/>
    <w:rsid w:val="000B65D9"/>
    <w:rsid w:val="000B6EB3"/>
    <w:rsid w:val="000C252B"/>
    <w:rsid w:val="000C7009"/>
    <w:rsid w:val="000C778D"/>
    <w:rsid w:val="000D0BE2"/>
    <w:rsid w:val="000D152F"/>
    <w:rsid w:val="000D7B68"/>
    <w:rsid w:val="000D7F75"/>
    <w:rsid w:val="000E4968"/>
    <w:rsid w:val="000E57E3"/>
    <w:rsid w:val="000E6FFC"/>
    <w:rsid w:val="000F00C9"/>
    <w:rsid w:val="000F17ED"/>
    <w:rsid w:val="000F19C8"/>
    <w:rsid w:val="000F2226"/>
    <w:rsid w:val="000F35C7"/>
    <w:rsid w:val="001002E2"/>
    <w:rsid w:val="00101047"/>
    <w:rsid w:val="001103D4"/>
    <w:rsid w:val="0011062E"/>
    <w:rsid w:val="0011172D"/>
    <w:rsid w:val="001152C1"/>
    <w:rsid w:val="00122D18"/>
    <w:rsid w:val="001255D4"/>
    <w:rsid w:val="00127D95"/>
    <w:rsid w:val="0013152B"/>
    <w:rsid w:val="00131CD0"/>
    <w:rsid w:val="00132E57"/>
    <w:rsid w:val="00133606"/>
    <w:rsid w:val="00133E2F"/>
    <w:rsid w:val="00136F4B"/>
    <w:rsid w:val="0013774B"/>
    <w:rsid w:val="00145936"/>
    <w:rsid w:val="00146528"/>
    <w:rsid w:val="001472F6"/>
    <w:rsid w:val="001506A0"/>
    <w:rsid w:val="00152948"/>
    <w:rsid w:val="00155B8B"/>
    <w:rsid w:val="00156436"/>
    <w:rsid w:val="0016392E"/>
    <w:rsid w:val="001639B8"/>
    <w:rsid w:val="001655D4"/>
    <w:rsid w:val="001716B1"/>
    <w:rsid w:val="0017284C"/>
    <w:rsid w:val="00174CB5"/>
    <w:rsid w:val="00175F02"/>
    <w:rsid w:val="001834CA"/>
    <w:rsid w:val="00186A77"/>
    <w:rsid w:val="00186B4B"/>
    <w:rsid w:val="001948E2"/>
    <w:rsid w:val="001975F0"/>
    <w:rsid w:val="001A2315"/>
    <w:rsid w:val="001A6EB7"/>
    <w:rsid w:val="001B157D"/>
    <w:rsid w:val="001B27EE"/>
    <w:rsid w:val="001B45FC"/>
    <w:rsid w:val="001B4E90"/>
    <w:rsid w:val="001B79E1"/>
    <w:rsid w:val="001C1166"/>
    <w:rsid w:val="001C33E0"/>
    <w:rsid w:val="001C3DF9"/>
    <w:rsid w:val="001C4081"/>
    <w:rsid w:val="001C53C0"/>
    <w:rsid w:val="001C6FED"/>
    <w:rsid w:val="001D0C2A"/>
    <w:rsid w:val="001D3A85"/>
    <w:rsid w:val="001D6EE0"/>
    <w:rsid w:val="001E0E5D"/>
    <w:rsid w:val="001E1909"/>
    <w:rsid w:val="001E1B21"/>
    <w:rsid w:val="001E351E"/>
    <w:rsid w:val="001E5E96"/>
    <w:rsid w:val="001F2E46"/>
    <w:rsid w:val="001F4F08"/>
    <w:rsid w:val="001F6EF5"/>
    <w:rsid w:val="002022A7"/>
    <w:rsid w:val="00202E43"/>
    <w:rsid w:val="00205518"/>
    <w:rsid w:val="00205DED"/>
    <w:rsid w:val="00206F69"/>
    <w:rsid w:val="0021141C"/>
    <w:rsid w:val="00211B8A"/>
    <w:rsid w:val="002128F9"/>
    <w:rsid w:val="00213C41"/>
    <w:rsid w:val="00221B59"/>
    <w:rsid w:val="00221B99"/>
    <w:rsid w:val="002238EF"/>
    <w:rsid w:val="00223B9F"/>
    <w:rsid w:val="00226B66"/>
    <w:rsid w:val="002313A9"/>
    <w:rsid w:val="00237BBB"/>
    <w:rsid w:val="0024297C"/>
    <w:rsid w:val="00244311"/>
    <w:rsid w:val="00246D34"/>
    <w:rsid w:val="00247C85"/>
    <w:rsid w:val="00250E98"/>
    <w:rsid w:val="00250EF3"/>
    <w:rsid w:val="002528EC"/>
    <w:rsid w:val="00255FC5"/>
    <w:rsid w:val="00256D1D"/>
    <w:rsid w:val="00256EC1"/>
    <w:rsid w:val="002611A6"/>
    <w:rsid w:val="00270216"/>
    <w:rsid w:val="0027025C"/>
    <w:rsid w:val="00272A57"/>
    <w:rsid w:val="0027337B"/>
    <w:rsid w:val="00276232"/>
    <w:rsid w:val="0028026C"/>
    <w:rsid w:val="00282B83"/>
    <w:rsid w:val="00283181"/>
    <w:rsid w:val="0028354B"/>
    <w:rsid w:val="00284D22"/>
    <w:rsid w:val="002912E5"/>
    <w:rsid w:val="00291956"/>
    <w:rsid w:val="002A3CD5"/>
    <w:rsid w:val="002A5D76"/>
    <w:rsid w:val="002A635D"/>
    <w:rsid w:val="002B16B1"/>
    <w:rsid w:val="002B194C"/>
    <w:rsid w:val="002B197F"/>
    <w:rsid w:val="002B238C"/>
    <w:rsid w:val="002B6201"/>
    <w:rsid w:val="002B6809"/>
    <w:rsid w:val="002B697E"/>
    <w:rsid w:val="002C2AAC"/>
    <w:rsid w:val="002C2FE0"/>
    <w:rsid w:val="002D0A6F"/>
    <w:rsid w:val="002D257D"/>
    <w:rsid w:val="002D2748"/>
    <w:rsid w:val="002D2943"/>
    <w:rsid w:val="002D786A"/>
    <w:rsid w:val="002E6C92"/>
    <w:rsid w:val="002F264E"/>
    <w:rsid w:val="002F4021"/>
    <w:rsid w:val="002F5AD3"/>
    <w:rsid w:val="002F7536"/>
    <w:rsid w:val="00303E5D"/>
    <w:rsid w:val="00305369"/>
    <w:rsid w:val="003072A2"/>
    <w:rsid w:val="003308C3"/>
    <w:rsid w:val="00335561"/>
    <w:rsid w:val="00336735"/>
    <w:rsid w:val="00337480"/>
    <w:rsid w:val="00340280"/>
    <w:rsid w:val="00340F20"/>
    <w:rsid w:val="0034448E"/>
    <w:rsid w:val="0034454F"/>
    <w:rsid w:val="00345ACD"/>
    <w:rsid w:val="00346569"/>
    <w:rsid w:val="00352839"/>
    <w:rsid w:val="00352D11"/>
    <w:rsid w:val="0036216D"/>
    <w:rsid w:val="003621A7"/>
    <w:rsid w:val="00362F2A"/>
    <w:rsid w:val="0036591C"/>
    <w:rsid w:val="00365FB3"/>
    <w:rsid w:val="003662A1"/>
    <w:rsid w:val="0036698C"/>
    <w:rsid w:val="00366BDD"/>
    <w:rsid w:val="003677C8"/>
    <w:rsid w:val="003726FB"/>
    <w:rsid w:val="00375608"/>
    <w:rsid w:val="003807BE"/>
    <w:rsid w:val="00381741"/>
    <w:rsid w:val="003830AC"/>
    <w:rsid w:val="00383D9A"/>
    <w:rsid w:val="00385F09"/>
    <w:rsid w:val="00393250"/>
    <w:rsid w:val="003932F3"/>
    <w:rsid w:val="00394015"/>
    <w:rsid w:val="00395EA2"/>
    <w:rsid w:val="00396022"/>
    <w:rsid w:val="00397CE0"/>
    <w:rsid w:val="003A176B"/>
    <w:rsid w:val="003A3216"/>
    <w:rsid w:val="003A5274"/>
    <w:rsid w:val="003A545B"/>
    <w:rsid w:val="003A75A5"/>
    <w:rsid w:val="003B4A31"/>
    <w:rsid w:val="003B7B78"/>
    <w:rsid w:val="003B7E36"/>
    <w:rsid w:val="003C0B21"/>
    <w:rsid w:val="003C0C42"/>
    <w:rsid w:val="003C128D"/>
    <w:rsid w:val="003C3ADC"/>
    <w:rsid w:val="003C4998"/>
    <w:rsid w:val="003C625B"/>
    <w:rsid w:val="003D0985"/>
    <w:rsid w:val="003D2F3B"/>
    <w:rsid w:val="003D6842"/>
    <w:rsid w:val="003E5EE8"/>
    <w:rsid w:val="003F04EF"/>
    <w:rsid w:val="003F0B8B"/>
    <w:rsid w:val="003F1E48"/>
    <w:rsid w:val="003F46B3"/>
    <w:rsid w:val="004006F0"/>
    <w:rsid w:val="004114A5"/>
    <w:rsid w:val="004130F3"/>
    <w:rsid w:val="00414188"/>
    <w:rsid w:val="00421889"/>
    <w:rsid w:val="004336AA"/>
    <w:rsid w:val="00441D41"/>
    <w:rsid w:val="004453F2"/>
    <w:rsid w:val="0044618D"/>
    <w:rsid w:val="00446E81"/>
    <w:rsid w:val="004517DC"/>
    <w:rsid w:val="00454C02"/>
    <w:rsid w:val="004557CD"/>
    <w:rsid w:val="00457FBE"/>
    <w:rsid w:val="004674F7"/>
    <w:rsid w:val="00475FCA"/>
    <w:rsid w:val="004769DD"/>
    <w:rsid w:val="004824D8"/>
    <w:rsid w:val="00484B33"/>
    <w:rsid w:val="0049498B"/>
    <w:rsid w:val="00497B6E"/>
    <w:rsid w:val="004A1744"/>
    <w:rsid w:val="004A418A"/>
    <w:rsid w:val="004A68EF"/>
    <w:rsid w:val="004A7AE3"/>
    <w:rsid w:val="004B2596"/>
    <w:rsid w:val="004C0FEF"/>
    <w:rsid w:val="004D12E9"/>
    <w:rsid w:val="004D27B3"/>
    <w:rsid w:val="004D6F24"/>
    <w:rsid w:val="004E1F27"/>
    <w:rsid w:val="004E290B"/>
    <w:rsid w:val="004F01D8"/>
    <w:rsid w:val="004F136F"/>
    <w:rsid w:val="004F22CD"/>
    <w:rsid w:val="0050488F"/>
    <w:rsid w:val="00505897"/>
    <w:rsid w:val="00505C36"/>
    <w:rsid w:val="005068BC"/>
    <w:rsid w:val="00506AE9"/>
    <w:rsid w:val="00511E40"/>
    <w:rsid w:val="00516C11"/>
    <w:rsid w:val="00516DF0"/>
    <w:rsid w:val="00516E5D"/>
    <w:rsid w:val="0051715D"/>
    <w:rsid w:val="00517F42"/>
    <w:rsid w:val="005214DB"/>
    <w:rsid w:val="005234CE"/>
    <w:rsid w:val="005235DF"/>
    <w:rsid w:val="00523FCC"/>
    <w:rsid w:val="005247F7"/>
    <w:rsid w:val="00533480"/>
    <w:rsid w:val="005336BD"/>
    <w:rsid w:val="005352DE"/>
    <w:rsid w:val="0053690C"/>
    <w:rsid w:val="00536A19"/>
    <w:rsid w:val="00537B97"/>
    <w:rsid w:val="00542861"/>
    <w:rsid w:val="005428EF"/>
    <w:rsid w:val="00542990"/>
    <w:rsid w:val="00543C3D"/>
    <w:rsid w:val="00543CE2"/>
    <w:rsid w:val="005457B2"/>
    <w:rsid w:val="005461E6"/>
    <w:rsid w:val="00547154"/>
    <w:rsid w:val="00547C1A"/>
    <w:rsid w:val="00550BD1"/>
    <w:rsid w:val="00550EAD"/>
    <w:rsid w:val="005512A6"/>
    <w:rsid w:val="0055508A"/>
    <w:rsid w:val="00563FF3"/>
    <w:rsid w:val="00564742"/>
    <w:rsid w:val="005649E6"/>
    <w:rsid w:val="00565483"/>
    <w:rsid w:val="00570D4C"/>
    <w:rsid w:val="00570FF0"/>
    <w:rsid w:val="005717C2"/>
    <w:rsid w:val="00572B24"/>
    <w:rsid w:val="00574041"/>
    <w:rsid w:val="0057695F"/>
    <w:rsid w:val="005773FC"/>
    <w:rsid w:val="0057B80F"/>
    <w:rsid w:val="00583798"/>
    <w:rsid w:val="00583E36"/>
    <w:rsid w:val="00584656"/>
    <w:rsid w:val="0058487C"/>
    <w:rsid w:val="00584BBC"/>
    <w:rsid w:val="005850B9"/>
    <w:rsid w:val="00586FB8"/>
    <w:rsid w:val="00594D65"/>
    <w:rsid w:val="0059567A"/>
    <w:rsid w:val="005963B8"/>
    <w:rsid w:val="005A19FD"/>
    <w:rsid w:val="005A1E7C"/>
    <w:rsid w:val="005A28DC"/>
    <w:rsid w:val="005A3E12"/>
    <w:rsid w:val="005A6C51"/>
    <w:rsid w:val="005A7FC7"/>
    <w:rsid w:val="005B00B4"/>
    <w:rsid w:val="005B42EE"/>
    <w:rsid w:val="005B443C"/>
    <w:rsid w:val="005B79CB"/>
    <w:rsid w:val="005C252C"/>
    <w:rsid w:val="005C7CAF"/>
    <w:rsid w:val="005D1EF8"/>
    <w:rsid w:val="005D3AF2"/>
    <w:rsid w:val="005D40DF"/>
    <w:rsid w:val="005D595D"/>
    <w:rsid w:val="005D5BF8"/>
    <w:rsid w:val="005D5DA2"/>
    <w:rsid w:val="005D674F"/>
    <w:rsid w:val="005E0903"/>
    <w:rsid w:val="005E1FB9"/>
    <w:rsid w:val="005E6E57"/>
    <w:rsid w:val="005E6F42"/>
    <w:rsid w:val="005F1DD0"/>
    <w:rsid w:val="005F5709"/>
    <w:rsid w:val="005F59D8"/>
    <w:rsid w:val="005F6141"/>
    <w:rsid w:val="00600F89"/>
    <w:rsid w:val="0060300F"/>
    <w:rsid w:val="0060414C"/>
    <w:rsid w:val="00607A7D"/>
    <w:rsid w:val="00607C4B"/>
    <w:rsid w:val="006162F5"/>
    <w:rsid w:val="00620BFB"/>
    <w:rsid w:val="00622395"/>
    <w:rsid w:val="00625BE8"/>
    <w:rsid w:val="00626C97"/>
    <w:rsid w:val="0062789E"/>
    <w:rsid w:val="00627C6E"/>
    <w:rsid w:val="00634C40"/>
    <w:rsid w:val="00635A1F"/>
    <w:rsid w:val="00635DDC"/>
    <w:rsid w:val="00640187"/>
    <w:rsid w:val="006459D3"/>
    <w:rsid w:val="00646503"/>
    <w:rsid w:val="006531AD"/>
    <w:rsid w:val="00657371"/>
    <w:rsid w:val="00657B17"/>
    <w:rsid w:val="00657D69"/>
    <w:rsid w:val="006612C9"/>
    <w:rsid w:val="00664DA7"/>
    <w:rsid w:val="00667F7A"/>
    <w:rsid w:val="0067464C"/>
    <w:rsid w:val="00674F73"/>
    <w:rsid w:val="006764D9"/>
    <w:rsid w:val="00680EE6"/>
    <w:rsid w:val="0068315B"/>
    <w:rsid w:val="00683753"/>
    <w:rsid w:val="00686955"/>
    <w:rsid w:val="00686D63"/>
    <w:rsid w:val="006879BF"/>
    <w:rsid w:val="00695B7D"/>
    <w:rsid w:val="006A14CB"/>
    <w:rsid w:val="006A1A94"/>
    <w:rsid w:val="006A1FCA"/>
    <w:rsid w:val="006A5BC1"/>
    <w:rsid w:val="006B2B1B"/>
    <w:rsid w:val="006B34A9"/>
    <w:rsid w:val="006B573B"/>
    <w:rsid w:val="006B631B"/>
    <w:rsid w:val="006C032C"/>
    <w:rsid w:val="006C1B8F"/>
    <w:rsid w:val="006C2EFF"/>
    <w:rsid w:val="006C79E9"/>
    <w:rsid w:val="006D06DC"/>
    <w:rsid w:val="006D1ED6"/>
    <w:rsid w:val="006D2B34"/>
    <w:rsid w:val="006D34A9"/>
    <w:rsid w:val="006D73EC"/>
    <w:rsid w:val="006E10CF"/>
    <w:rsid w:val="006E41B9"/>
    <w:rsid w:val="006E43F1"/>
    <w:rsid w:val="006F2745"/>
    <w:rsid w:val="006F4EB4"/>
    <w:rsid w:val="00700DCB"/>
    <w:rsid w:val="00702282"/>
    <w:rsid w:val="007054CC"/>
    <w:rsid w:val="007120E7"/>
    <w:rsid w:val="00713837"/>
    <w:rsid w:val="00716E40"/>
    <w:rsid w:val="007172FD"/>
    <w:rsid w:val="00722162"/>
    <w:rsid w:val="0072478C"/>
    <w:rsid w:val="007260F7"/>
    <w:rsid w:val="0073144C"/>
    <w:rsid w:val="00734885"/>
    <w:rsid w:val="00743D96"/>
    <w:rsid w:val="00745358"/>
    <w:rsid w:val="00745E5F"/>
    <w:rsid w:val="007477BC"/>
    <w:rsid w:val="00747DDB"/>
    <w:rsid w:val="00750114"/>
    <w:rsid w:val="00753767"/>
    <w:rsid w:val="007539EB"/>
    <w:rsid w:val="00755851"/>
    <w:rsid w:val="00762B13"/>
    <w:rsid w:val="00763440"/>
    <w:rsid w:val="007710C7"/>
    <w:rsid w:val="00772E6D"/>
    <w:rsid w:val="00774631"/>
    <w:rsid w:val="00776519"/>
    <w:rsid w:val="00780DA9"/>
    <w:rsid w:val="00781167"/>
    <w:rsid w:val="007837B8"/>
    <w:rsid w:val="00784D68"/>
    <w:rsid w:val="0078518D"/>
    <w:rsid w:val="007866A6"/>
    <w:rsid w:val="00790BA4"/>
    <w:rsid w:val="00790F47"/>
    <w:rsid w:val="00794482"/>
    <w:rsid w:val="007A0ADA"/>
    <w:rsid w:val="007A19BE"/>
    <w:rsid w:val="007A5630"/>
    <w:rsid w:val="007A7D9F"/>
    <w:rsid w:val="007B0C15"/>
    <w:rsid w:val="007B47F6"/>
    <w:rsid w:val="007B64BC"/>
    <w:rsid w:val="007B6ED1"/>
    <w:rsid w:val="007C0424"/>
    <w:rsid w:val="007C093F"/>
    <w:rsid w:val="007C2605"/>
    <w:rsid w:val="007C2C1C"/>
    <w:rsid w:val="007C3E27"/>
    <w:rsid w:val="007C4467"/>
    <w:rsid w:val="007C664F"/>
    <w:rsid w:val="007C74B0"/>
    <w:rsid w:val="007D2180"/>
    <w:rsid w:val="007D5680"/>
    <w:rsid w:val="007E344A"/>
    <w:rsid w:val="007E36CC"/>
    <w:rsid w:val="007E5F5C"/>
    <w:rsid w:val="007E7EC3"/>
    <w:rsid w:val="007F1462"/>
    <w:rsid w:val="007F45A7"/>
    <w:rsid w:val="007F4F92"/>
    <w:rsid w:val="007F503D"/>
    <w:rsid w:val="007F5778"/>
    <w:rsid w:val="007F59FA"/>
    <w:rsid w:val="007F6387"/>
    <w:rsid w:val="00801FD5"/>
    <w:rsid w:val="0080395D"/>
    <w:rsid w:val="008048E2"/>
    <w:rsid w:val="008073A2"/>
    <w:rsid w:val="00812830"/>
    <w:rsid w:val="00815693"/>
    <w:rsid w:val="00817BCE"/>
    <w:rsid w:val="00820282"/>
    <w:rsid w:val="008269D4"/>
    <w:rsid w:val="008320EF"/>
    <w:rsid w:val="00834F5C"/>
    <w:rsid w:val="00835B0E"/>
    <w:rsid w:val="00845149"/>
    <w:rsid w:val="0084693F"/>
    <w:rsid w:val="00850D56"/>
    <w:rsid w:val="00853C55"/>
    <w:rsid w:val="00854556"/>
    <w:rsid w:val="008579B5"/>
    <w:rsid w:val="00860B6B"/>
    <w:rsid w:val="00861602"/>
    <w:rsid w:val="008627C5"/>
    <w:rsid w:val="00875473"/>
    <w:rsid w:val="00875DEB"/>
    <w:rsid w:val="00876663"/>
    <w:rsid w:val="00880730"/>
    <w:rsid w:val="008835E2"/>
    <w:rsid w:val="00883770"/>
    <w:rsid w:val="0089046B"/>
    <w:rsid w:val="00891212"/>
    <w:rsid w:val="00891874"/>
    <w:rsid w:val="00892580"/>
    <w:rsid w:val="008942BF"/>
    <w:rsid w:val="00896B2E"/>
    <w:rsid w:val="00897607"/>
    <w:rsid w:val="008A5E26"/>
    <w:rsid w:val="008A6BCA"/>
    <w:rsid w:val="008B1692"/>
    <w:rsid w:val="008B34F2"/>
    <w:rsid w:val="008B5507"/>
    <w:rsid w:val="008B564E"/>
    <w:rsid w:val="008B642D"/>
    <w:rsid w:val="008C0693"/>
    <w:rsid w:val="008C0A52"/>
    <w:rsid w:val="008C27F9"/>
    <w:rsid w:val="008C49E0"/>
    <w:rsid w:val="008C4B21"/>
    <w:rsid w:val="008C6622"/>
    <w:rsid w:val="008C77BC"/>
    <w:rsid w:val="008D3595"/>
    <w:rsid w:val="008E08E6"/>
    <w:rsid w:val="008E0A6C"/>
    <w:rsid w:val="008E2DC2"/>
    <w:rsid w:val="008E31D4"/>
    <w:rsid w:val="008E5356"/>
    <w:rsid w:val="008E6304"/>
    <w:rsid w:val="008E7C2D"/>
    <w:rsid w:val="008F16C3"/>
    <w:rsid w:val="008F1DB2"/>
    <w:rsid w:val="008F2CA9"/>
    <w:rsid w:val="008F5539"/>
    <w:rsid w:val="008F5604"/>
    <w:rsid w:val="008F63B6"/>
    <w:rsid w:val="0090548B"/>
    <w:rsid w:val="00905ABC"/>
    <w:rsid w:val="00907777"/>
    <w:rsid w:val="00910D00"/>
    <w:rsid w:val="0091145B"/>
    <w:rsid w:val="00912E47"/>
    <w:rsid w:val="009144D1"/>
    <w:rsid w:val="00914C18"/>
    <w:rsid w:val="009162ED"/>
    <w:rsid w:val="00921FEB"/>
    <w:rsid w:val="009310AC"/>
    <w:rsid w:val="00932F10"/>
    <w:rsid w:val="0093427C"/>
    <w:rsid w:val="00942411"/>
    <w:rsid w:val="009450C1"/>
    <w:rsid w:val="00951250"/>
    <w:rsid w:val="00957204"/>
    <w:rsid w:val="0096015D"/>
    <w:rsid w:val="00962E18"/>
    <w:rsid w:val="009647C8"/>
    <w:rsid w:val="00965CF4"/>
    <w:rsid w:val="0097534B"/>
    <w:rsid w:val="00976995"/>
    <w:rsid w:val="00977CC3"/>
    <w:rsid w:val="00980749"/>
    <w:rsid w:val="00982675"/>
    <w:rsid w:val="009828BA"/>
    <w:rsid w:val="009858D6"/>
    <w:rsid w:val="0098603E"/>
    <w:rsid w:val="009869CE"/>
    <w:rsid w:val="00994E8F"/>
    <w:rsid w:val="00994FB2"/>
    <w:rsid w:val="009A0AA6"/>
    <w:rsid w:val="009A258F"/>
    <w:rsid w:val="009A55D3"/>
    <w:rsid w:val="009A629D"/>
    <w:rsid w:val="009B090E"/>
    <w:rsid w:val="009B17D4"/>
    <w:rsid w:val="009B611D"/>
    <w:rsid w:val="009B7E44"/>
    <w:rsid w:val="009C1DF2"/>
    <w:rsid w:val="009C40B7"/>
    <w:rsid w:val="009C452B"/>
    <w:rsid w:val="009C7E5A"/>
    <w:rsid w:val="009D2C7B"/>
    <w:rsid w:val="009D470E"/>
    <w:rsid w:val="009D482E"/>
    <w:rsid w:val="009D50D9"/>
    <w:rsid w:val="009D718B"/>
    <w:rsid w:val="009E251D"/>
    <w:rsid w:val="009E4C4C"/>
    <w:rsid w:val="009E4E31"/>
    <w:rsid w:val="009E7E11"/>
    <w:rsid w:val="009F0316"/>
    <w:rsid w:val="009F21D0"/>
    <w:rsid w:val="009F4F26"/>
    <w:rsid w:val="00A01CDE"/>
    <w:rsid w:val="00A0383F"/>
    <w:rsid w:val="00A07010"/>
    <w:rsid w:val="00A071C5"/>
    <w:rsid w:val="00A10874"/>
    <w:rsid w:val="00A1202F"/>
    <w:rsid w:val="00A14BFB"/>
    <w:rsid w:val="00A16001"/>
    <w:rsid w:val="00A1706F"/>
    <w:rsid w:val="00A214E6"/>
    <w:rsid w:val="00A2375D"/>
    <w:rsid w:val="00A265E7"/>
    <w:rsid w:val="00A2791B"/>
    <w:rsid w:val="00A27EAE"/>
    <w:rsid w:val="00A33ACF"/>
    <w:rsid w:val="00A33F2A"/>
    <w:rsid w:val="00A347F2"/>
    <w:rsid w:val="00A34896"/>
    <w:rsid w:val="00A350EF"/>
    <w:rsid w:val="00A37706"/>
    <w:rsid w:val="00A37756"/>
    <w:rsid w:val="00A50BEE"/>
    <w:rsid w:val="00A51248"/>
    <w:rsid w:val="00A52343"/>
    <w:rsid w:val="00A54BEA"/>
    <w:rsid w:val="00A572EB"/>
    <w:rsid w:val="00A577DC"/>
    <w:rsid w:val="00A60E1A"/>
    <w:rsid w:val="00A61AE8"/>
    <w:rsid w:val="00A63497"/>
    <w:rsid w:val="00A64365"/>
    <w:rsid w:val="00A65062"/>
    <w:rsid w:val="00A654E1"/>
    <w:rsid w:val="00A678E7"/>
    <w:rsid w:val="00A70FDA"/>
    <w:rsid w:val="00A80403"/>
    <w:rsid w:val="00A8358A"/>
    <w:rsid w:val="00A868C4"/>
    <w:rsid w:val="00A87206"/>
    <w:rsid w:val="00A904C1"/>
    <w:rsid w:val="00A917B1"/>
    <w:rsid w:val="00A91D40"/>
    <w:rsid w:val="00A93C8D"/>
    <w:rsid w:val="00A941B1"/>
    <w:rsid w:val="00A948F0"/>
    <w:rsid w:val="00A95A2C"/>
    <w:rsid w:val="00A95D9B"/>
    <w:rsid w:val="00AA2D70"/>
    <w:rsid w:val="00AA78D2"/>
    <w:rsid w:val="00AA7AEF"/>
    <w:rsid w:val="00AB086B"/>
    <w:rsid w:val="00AB1101"/>
    <w:rsid w:val="00AB17E6"/>
    <w:rsid w:val="00AB2909"/>
    <w:rsid w:val="00AB2D34"/>
    <w:rsid w:val="00AB49CA"/>
    <w:rsid w:val="00AB4BDE"/>
    <w:rsid w:val="00AB64EE"/>
    <w:rsid w:val="00AC1388"/>
    <w:rsid w:val="00AC1BB6"/>
    <w:rsid w:val="00AC2503"/>
    <w:rsid w:val="00AC2D67"/>
    <w:rsid w:val="00AC48FA"/>
    <w:rsid w:val="00AC6F12"/>
    <w:rsid w:val="00AE1076"/>
    <w:rsid w:val="00AE1477"/>
    <w:rsid w:val="00AE5B1A"/>
    <w:rsid w:val="00AE5C58"/>
    <w:rsid w:val="00AF0C97"/>
    <w:rsid w:val="00AF1C3C"/>
    <w:rsid w:val="00AF43BD"/>
    <w:rsid w:val="00AF7E77"/>
    <w:rsid w:val="00B03A7B"/>
    <w:rsid w:val="00B03F36"/>
    <w:rsid w:val="00B0711B"/>
    <w:rsid w:val="00B10B5B"/>
    <w:rsid w:val="00B124F2"/>
    <w:rsid w:val="00B135DA"/>
    <w:rsid w:val="00B13BB0"/>
    <w:rsid w:val="00B15784"/>
    <w:rsid w:val="00B20A30"/>
    <w:rsid w:val="00B276F8"/>
    <w:rsid w:val="00B31E79"/>
    <w:rsid w:val="00B32850"/>
    <w:rsid w:val="00B44126"/>
    <w:rsid w:val="00B445C0"/>
    <w:rsid w:val="00B44FFB"/>
    <w:rsid w:val="00B5337C"/>
    <w:rsid w:val="00B631FD"/>
    <w:rsid w:val="00B64190"/>
    <w:rsid w:val="00B65CF7"/>
    <w:rsid w:val="00B703DB"/>
    <w:rsid w:val="00B70B33"/>
    <w:rsid w:val="00B765AD"/>
    <w:rsid w:val="00B804AB"/>
    <w:rsid w:val="00B809A5"/>
    <w:rsid w:val="00B82DD8"/>
    <w:rsid w:val="00B82E81"/>
    <w:rsid w:val="00B8371E"/>
    <w:rsid w:val="00B8528F"/>
    <w:rsid w:val="00B91B2C"/>
    <w:rsid w:val="00B92BBF"/>
    <w:rsid w:val="00B93419"/>
    <w:rsid w:val="00B93E18"/>
    <w:rsid w:val="00B9577F"/>
    <w:rsid w:val="00B964F1"/>
    <w:rsid w:val="00BA04D6"/>
    <w:rsid w:val="00BA31FB"/>
    <w:rsid w:val="00BA587B"/>
    <w:rsid w:val="00BA74F9"/>
    <w:rsid w:val="00BB24EB"/>
    <w:rsid w:val="00BB30CB"/>
    <w:rsid w:val="00BB406A"/>
    <w:rsid w:val="00BB7911"/>
    <w:rsid w:val="00BC1EDE"/>
    <w:rsid w:val="00BC32A2"/>
    <w:rsid w:val="00BC56D6"/>
    <w:rsid w:val="00BC61B8"/>
    <w:rsid w:val="00BC789B"/>
    <w:rsid w:val="00BD14E9"/>
    <w:rsid w:val="00BD2138"/>
    <w:rsid w:val="00BD417B"/>
    <w:rsid w:val="00BD49A2"/>
    <w:rsid w:val="00BD534A"/>
    <w:rsid w:val="00BD6253"/>
    <w:rsid w:val="00BD7BCA"/>
    <w:rsid w:val="00BE1768"/>
    <w:rsid w:val="00BE3CCB"/>
    <w:rsid w:val="00BE637B"/>
    <w:rsid w:val="00BF2D86"/>
    <w:rsid w:val="00BF32F5"/>
    <w:rsid w:val="00BF612D"/>
    <w:rsid w:val="00BF7780"/>
    <w:rsid w:val="00C00386"/>
    <w:rsid w:val="00C01F55"/>
    <w:rsid w:val="00C11992"/>
    <w:rsid w:val="00C147FE"/>
    <w:rsid w:val="00C17816"/>
    <w:rsid w:val="00C22AD3"/>
    <w:rsid w:val="00C25BDF"/>
    <w:rsid w:val="00C27AE2"/>
    <w:rsid w:val="00C30430"/>
    <w:rsid w:val="00C3203D"/>
    <w:rsid w:val="00C3274B"/>
    <w:rsid w:val="00C360B9"/>
    <w:rsid w:val="00C36AF6"/>
    <w:rsid w:val="00C37164"/>
    <w:rsid w:val="00C41DB1"/>
    <w:rsid w:val="00C4761A"/>
    <w:rsid w:val="00C47ADD"/>
    <w:rsid w:val="00C50409"/>
    <w:rsid w:val="00C51DE1"/>
    <w:rsid w:val="00C52B4F"/>
    <w:rsid w:val="00C541D8"/>
    <w:rsid w:val="00C54207"/>
    <w:rsid w:val="00C55DCA"/>
    <w:rsid w:val="00C5676F"/>
    <w:rsid w:val="00C60922"/>
    <w:rsid w:val="00C60C15"/>
    <w:rsid w:val="00C64905"/>
    <w:rsid w:val="00C6679E"/>
    <w:rsid w:val="00C736A4"/>
    <w:rsid w:val="00C7430A"/>
    <w:rsid w:val="00C75846"/>
    <w:rsid w:val="00C75C0D"/>
    <w:rsid w:val="00C76509"/>
    <w:rsid w:val="00C765BD"/>
    <w:rsid w:val="00C774D2"/>
    <w:rsid w:val="00C81915"/>
    <w:rsid w:val="00C86C63"/>
    <w:rsid w:val="00C93879"/>
    <w:rsid w:val="00C94A79"/>
    <w:rsid w:val="00C963FE"/>
    <w:rsid w:val="00CA0AD5"/>
    <w:rsid w:val="00CA1F97"/>
    <w:rsid w:val="00CA41EA"/>
    <w:rsid w:val="00CA4770"/>
    <w:rsid w:val="00CA6446"/>
    <w:rsid w:val="00CC467C"/>
    <w:rsid w:val="00CC56BD"/>
    <w:rsid w:val="00CC5758"/>
    <w:rsid w:val="00CD0124"/>
    <w:rsid w:val="00CD0567"/>
    <w:rsid w:val="00CD23CA"/>
    <w:rsid w:val="00CD6349"/>
    <w:rsid w:val="00CE2175"/>
    <w:rsid w:val="00CE24B3"/>
    <w:rsid w:val="00CE3CA4"/>
    <w:rsid w:val="00CE7540"/>
    <w:rsid w:val="00CF0F0D"/>
    <w:rsid w:val="00CF1FD7"/>
    <w:rsid w:val="00CF4E6F"/>
    <w:rsid w:val="00D000B2"/>
    <w:rsid w:val="00D004E5"/>
    <w:rsid w:val="00D0175C"/>
    <w:rsid w:val="00D0412F"/>
    <w:rsid w:val="00D041B6"/>
    <w:rsid w:val="00D05181"/>
    <w:rsid w:val="00D053F9"/>
    <w:rsid w:val="00D075D4"/>
    <w:rsid w:val="00D12AB3"/>
    <w:rsid w:val="00D133B3"/>
    <w:rsid w:val="00D13C51"/>
    <w:rsid w:val="00D1762C"/>
    <w:rsid w:val="00D24C53"/>
    <w:rsid w:val="00D24FDB"/>
    <w:rsid w:val="00D25AC1"/>
    <w:rsid w:val="00D25EDB"/>
    <w:rsid w:val="00D304F5"/>
    <w:rsid w:val="00D31903"/>
    <w:rsid w:val="00D32B36"/>
    <w:rsid w:val="00D37DF5"/>
    <w:rsid w:val="00D430DA"/>
    <w:rsid w:val="00D45E7B"/>
    <w:rsid w:val="00D53715"/>
    <w:rsid w:val="00D53929"/>
    <w:rsid w:val="00D56F8C"/>
    <w:rsid w:val="00D6047E"/>
    <w:rsid w:val="00D613F3"/>
    <w:rsid w:val="00D6260E"/>
    <w:rsid w:val="00D657D6"/>
    <w:rsid w:val="00D658A7"/>
    <w:rsid w:val="00D67976"/>
    <w:rsid w:val="00D70598"/>
    <w:rsid w:val="00D72152"/>
    <w:rsid w:val="00D72FF1"/>
    <w:rsid w:val="00D75B45"/>
    <w:rsid w:val="00D778D9"/>
    <w:rsid w:val="00D83255"/>
    <w:rsid w:val="00D85281"/>
    <w:rsid w:val="00D923B5"/>
    <w:rsid w:val="00DA05BD"/>
    <w:rsid w:val="00DA1811"/>
    <w:rsid w:val="00DA7484"/>
    <w:rsid w:val="00DB07CB"/>
    <w:rsid w:val="00DB5FD7"/>
    <w:rsid w:val="00DC22E1"/>
    <w:rsid w:val="00DC38DE"/>
    <w:rsid w:val="00DC473C"/>
    <w:rsid w:val="00DC488C"/>
    <w:rsid w:val="00DC5B52"/>
    <w:rsid w:val="00DC6E4C"/>
    <w:rsid w:val="00DC7213"/>
    <w:rsid w:val="00DD01A1"/>
    <w:rsid w:val="00DD37BF"/>
    <w:rsid w:val="00DD3EBD"/>
    <w:rsid w:val="00DD739A"/>
    <w:rsid w:val="00DE263F"/>
    <w:rsid w:val="00DE3424"/>
    <w:rsid w:val="00DE534E"/>
    <w:rsid w:val="00DE7866"/>
    <w:rsid w:val="00DE7D04"/>
    <w:rsid w:val="00DF07A6"/>
    <w:rsid w:val="00DF1468"/>
    <w:rsid w:val="00DF16FF"/>
    <w:rsid w:val="00DF361B"/>
    <w:rsid w:val="00E07AB3"/>
    <w:rsid w:val="00E1042B"/>
    <w:rsid w:val="00E10554"/>
    <w:rsid w:val="00E10C28"/>
    <w:rsid w:val="00E1244C"/>
    <w:rsid w:val="00E12FBB"/>
    <w:rsid w:val="00E132E3"/>
    <w:rsid w:val="00E13360"/>
    <w:rsid w:val="00E137A6"/>
    <w:rsid w:val="00E148BB"/>
    <w:rsid w:val="00E15DF1"/>
    <w:rsid w:val="00E16E20"/>
    <w:rsid w:val="00E20B7A"/>
    <w:rsid w:val="00E21F91"/>
    <w:rsid w:val="00E22141"/>
    <w:rsid w:val="00E23855"/>
    <w:rsid w:val="00E25AA0"/>
    <w:rsid w:val="00E26C92"/>
    <w:rsid w:val="00E31B53"/>
    <w:rsid w:val="00E320A8"/>
    <w:rsid w:val="00E342A3"/>
    <w:rsid w:val="00E35F67"/>
    <w:rsid w:val="00E36D7D"/>
    <w:rsid w:val="00E4356E"/>
    <w:rsid w:val="00E45662"/>
    <w:rsid w:val="00E45AC3"/>
    <w:rsid w:val="00E468C7"/>
    <w:rsid w:val="00E50147"/>
    <w:rsid w:val="00E60FA7"/>
    <w:rsid w:val="00E7143A"/>
    <w:rsid w:val="00E71A3B"/>
    <w:rsid w:val="00E720CE"/>
    <w:rsid w:val="00E7230B"/>
    <w:rsid w:val="00E7283A"/>
    <w:rsid w:val="00E86F78"/>
    <w:rsid w:val="00E9080F"/>
    <w:rsid w:val="00E94319"/>
    <w:rsid w:val="00E94350"/>
    <w:rsid w:val="00EA20F9"/>
    <w:rsid w:val="00EA2A37"/>
    <w:rsid w:val="00EA45B1"/>
    <w:rsid w:val="00EA6304"/>
    <w:rsid w:val="00EA778F"/>
    <w:rsid w:val="00EB1E56"/>
    <w:rsid w:val="00EB7CF5"/>
    <w:rsid w:val="00EC185F"/>
    <w:rsid w:val="00EC1ED2"/>
    <w:rsid w:val="00EC4726"/>
    <w:rsid w:val="00ED0972"/>
    <w:rsid w:val="00ED09CC"/>
    <w:rsid w:val="00ED1106"/>
    <w:rsid w:val="00ED4666"/>
    <w:rsid w:val="00ED5BD3"/>
    <w:rsid w:val="00ED77B9"/>
    <w:rsid w:val="00EE5CA9"/>
    <w:rsid w:val="00EE739A"/>
    <w:rsid w:val="00EF00B7"/>
    <w:rsid w:val="00EF5322"/>
    <w:rsid w:val="00F00D51"/>
    <w:rsid w:val="00F02224"/>
    <w:rsid w:val="00F04F4E"/>
    <w:rsid w:val="00F07900"/>
    <w:rsid w:val="00F11BC1"/>
    <w:rsid w:val="00F12ECE"/>
    <w:rsid w:val="00F2191A"/>
    <w:rsid w:val="00F22634"/>
    <w:rsid w:val="00F263C7"/>
    <w:rsid w:val="00F27819"/>
    <w:rsid w:val="00F27D52"/>
    <w:rsid w:val="00F313D2"/>
    <w:rsid w:val="00F32625"/>
    <w:rsid w:val="00F37527"/>
    <w:rsid w:val="00F4246F"/>
    <w:rsid w:val="00F42891"/>
    <w:rsid w:val="00F43587"/>
    <w:rsid w:val="00F46AA2"/>
    <w:rsid w:val="00F47D1A"/>
    <w:rsid w:val="00F513BA"/>
    <w:rsid w:val="00F51607"/>
    <w:rsid w:val="00F52253"/>
    <w:rsid w:val="00F57306"/>
    <w:rsid w:val="00F61F32"/>
    <w:rsid w:val="00F649FF"/>
    <w:rsid w:val="00F65E8D"/>
    <w:rsid w:val="00F7248A"/>
    <w:rsid w:val="00F73719"/>
    <w:rsid w:val="00F762CC"/>
    <w:rsid w:val="00F85074"/>
    <w:rsid w:val="00F8635A"/>
    <w:rsid w:val="00F949E2"/>
    <w:rsid w:val="00F9783D"/>
    <w:rsid w:val="00FA0160"/>
    <w:rsid w:val="00FA36F1"/>
    <w:rsid w:val="00FA65A9"/>
    <w:rsid w:val="00FB2854"/>
    <w:rsid w:val="00FB4E63"/>
    <w:rsid w:val="00FB53CF"/>
    <w:rsid w:val="00FB60EF"/>
    <w:rsid w:val="00FB7889"/>
    <w:rsid w:val="00FC04CF"/>
    <w:rsid w:val="00FC183D"/>
    <w:rsid w:val="00FC20E9"/>
    <w:rsid w:val="00FC5F9F"/>
    <w:rsid w:val="00FC7602"/>
    <w:rsid w:val="00FD2D76"/>
    <w:rsid w:val="00FD3B03"/>
    <w:rsid w:val="00FD4D2B"/>
    <w:rsid w:val="00FD5E0B"/>
    <w:rsid w:val="00FD735A"/>
    <w:rsid w:val="00FD7C15"/>
    <w:rsid w:val="00FE4F24"/>
    <w:rsid w:val="00FF468D"/>
    <w:rsid w:val="00FF5721"/>
    <w:rsid w:val="00FF5F6D"/>
    <w:rsid w:val="00FF79BD"/>
    <w:rsid w:val="019C9EF8"/>
    <w:rsid w:val="01FF0F6F"/>
    <w:rsid w:val="022512FA"/>
    <w:rsid w:val="035A4651"/>
    <w:rsid w:val="03746BED"/>
    <w:rsid w:val="038CBAFE"/>
    <w:rsid w:val="0399CEC5"/>
    <w:rsid w:val="03AC1C5B"/>
    <w:rsid w:val="03B894B7"/>
    <w:rsid w:val="0409E432"/>
    <w:rsid w:val="0413C5E5"/>
    <w:rsid w:val="04EB5E41"/>
    <w:rsid w:val="050CAFF4"/>
    <w:rsid w:val="05579249"/>
    <w:rsid w:val="05DA783D"/>
    <w:rsid w:val="068FD7A5"/>
    <w:rsid w:val="06B6A158"/>
    <w:rsid w:val="077BAC0A"/>
    <w:rsid w:val="07810DA0"/>
    <w:rsid w:val="0792F3F9"/>
    <w:rsid w:val="07B64CE9"/>
    <w:rsid w:val="07C3D171"/>
    <w:rsid w:val="08873407"/>
    <w:rsid w:val="08F027AA"/>
    <w:rsid w:val="093F02E5"/>
    <w:rsid w:val="096C1FC9"/>
    <w:rsid w:val="09D82CAA"/>
    <w:rsid w:val="0A870906"/>
    <w:rsid w:val="0AFC4B4B"/>
    <w:rsid w:val="0B2E35A7"/>
    <w:rsid w:val="0B42D43B"/>
    <w:rsid w:val="0B9CF6FF"/>
    <w:rsid w:val="0D5CDFFD"/>
    <w:rsid w:val="0E10F72F"/>
    <w:rsid w:val="0ECA9C81"/>
    <w:rsid w:val="0EFFD6E8"/>
    <w:rsid w:val="0F087550"/>
    <w:rsid w:val="0FC20D54"/>
    <w:rsid w:val="0FDBF0C2"/>
    <w:rsid w:val="10859F3B"/>
    <w:rsid w:val="10979C05"/>
    <w:rsid w:val="10AF4D01"/>
    <w:rsid w:val="10B8F87A"/>
    <w:rsid w:val="1160F88F"/>
    <w:rsid w:val="116EB9F0"/>
    <w:rsid w:val="117D6CD5"/>
    <w:rsid w:val="11852046"/>
    <w:rsid w:val="11E311B0"/>
    <w:rsid w:val="12793684"/>
    <w:rsid w:val="12AB0664"/>
    <w:rsid w:val="12EED6A8"/>
    <w:rsid w:val="13079AA3"/>
    <w:rsid w:val="13C8CB02"/>
    <w:rsid w:val="150EBEE5"/>
    <w:rsid w:val="15724F9E"/>
    <w:rsid w:val="15737B29"/>
    <w:rsid w:val="159EFFE9"/>
    <w:rsid w:val="15BDE88E"/>
    <w:rsid w:val="16387A34"/>
    <w:rsid w:val="17139BF9"/>
    <w:rsid w:val="1762B1F6"/>
    <w:rsid w:val="17807F42"/>
    <w:rsid w:val="1864153E"/>
    <w:rsid w:val="18DCAA11"/>
    <w:rsid w:val="194D371C"/>
    <w:rsid w:val="195041AD"/>
    <w:rsid w:val="1979F472"/>
    <w:rsid w:val="1A46006F"/>
    <w:rsid w:val="1AAFCD17"/>
    <w:rsid w:val="1B001485"/>
    <w:rsid w:val="1B376F09"/>
    <w:rsid w:val="1BAD9137"/>
    <w:rsid w:val="1BC20EF3"/>
    <w:rsid w:val="1C51D9EF"/>
    <w:rsid w:val="1C8A30C8"/>
    <w:rsid w:val="1C9A7831"/>
    <w:rsid w:val="1CE55E95"/>
    <w:rsid w:val="1D0C7ECD"/>
    <w:rsid w:val="1D15DDBB"/>
    <w:rsid w:val="1D1F708A"/>
    <w:rsid w:val="1D696CEB"/>
    <w:rsid w:val="1D75B75D"/>
    <w:rsid w:val="1DC2BB23"/>
    <w:rsid w:val="1E01EA2B"/>
    <w:rsid w:val="1E714126"/>
    <w:rsid w:val="1EC3BD31"/>
    <w:rsid w:val="1F52401E"/>
    <w:rsid w:val="20659963"/>
    <w:rsid w:val="210D5361"/>
    <w:rsid w:val="2150AFD4"/>
    <w:rsid w:val="216CDB47"/>
    <w:rsid w:val="21DD400C"/>
    <w:rsid w:val="21DEA45F"/>
    <w:rsid w:val="220F1D81"/>
    <w:rsid w:val="22A87B05"/>
    <w:rsid w:val="22BD53A4"/>
    <w:rsid w:val="23193F88"/>
    <w:rsid w:val="232215E4"/>
    <w:rsid w:val="232FB45F"/>
    <w:rsid w:val="2368DD5A"/>
    <w:rsid w:val="23A9A935"/>
    <w:rsid w:val="241CFB66"/>
    <w:rsid w:val="2471487C"/>
    <w:rsid w:val="24864DE6"/>
    <w:rsid w:val="25609FE5"/>
    <w:rsid w:val="256BFF4C"/>
    <w:rsid w:val="25884509"/>
    <w:rsid w:val="258AEB17"/>
    <w:rsid w:val="258F555F"/>
    <w:rsid w:val="25B48ED2"/>
    <w:rsid w:val="25C177E8"/>
    <w:rsid w:val="262714E4"/>
    <w:rsid w:val="266A1958"/>
    <w:rsid w:val="26835870"/>
    <w:rsid w:val="2683C51B"/>
    <w:rsid w:val="2697F3DC"/>
    <w:rsid w:val="27382AE1"/>
    <w:rsid w:val="274E0A7E"/>
    <w:rsid w:val="279F3C05"/>
    <w:rsid w:val="28BD7DF2"/>
    <w:rsid w:val="2911C044"/>
    <w:rsid w:val="29516980"/>
    <w:rsid w:val="29824757"/>
    <w:rsid w:val="298DC42C"/>
    <w:rsid w:val="299F6830"/>
    <w:rsid w:val="29E2A358"/>
    <w:rsid w:val="2A63D194"/>
    <w:rsid w:val="2A98EB23"/>
    <w:rsid w:val="2AE061EA"/>
    <w:rsid w:val="2B0E8E6D"/>
    <w:rsid w:val="2B3990AD"/>
    <w:rsid w:val="2B426CD3"/>
    <w:rsid w:val="2B70D682"/>
    <w:rsid w:val="2B844404"/>
    <w:rsid w:val="2B9EF4AD"/>
    <w:rsid w:val="2BA57DB0"/>
    <w:rsid w:val="2C35F780"/>
    <w:rsid w:val="2C8E3103"/>
    <w:rsid w:val="2D0FAE14"/>
    <w:rsid w:val="2D678C4C"/>
    <w:rsid w:val="2E05F30D"/>
    <w:rsid w:val="2E52824E"/>
    <w:rsid w:val="2E621194"/>
    <w:rsid w:val="2E97E3E6"/>
    <w:rsid w:val="2ECC7808"/>
    <w:rsid w:val="2F193338"/>
    <w:rsid w:val="2F318702"/>
    <w:rsid w:val="2F5427D9"/>
    <w:rsid w:val="2F7745B5"/>
    <w:rsid w:val="2F827BB4"/>
    <w:rsid w:val="305758EA"/>
    <w:rsid w:val="307867B1"/>
    <w:rsid w:val="308B9937"/>
    <w:rsid w:val="30F4343E"/>
    <w:rsid w:val="31103770"/>
    <w:rsid w:val="318DB46D"/>
    <w:rsid w:val="32027B3D"/>
    <w:rsid w:val="32331FB2"/>
    <w:rsid w:val="325BB847"/>
    <w:rsid w:val="3269BCD7"/>
    <w:rsid w:val="327F76FE"/>
    <w:rsid w:val="328662F1"/>
    <w:rsid w:val="32E21668"/>
    <w:rsid w:val="32F510C0"/>
    <w:rsid w:val="33DB6A85"/>
    <w:rsid w:val="3423B495"/>
    <w:rsid w:val="346AE697"/>
    <w:rsid w:val="3498386D"/>
    <w:rsid w:val="34EE48AF"/>
    <w:rsid w:val="35A297E6"/>
    <w:rsid w:val="35B2ABC3"/>
    <w:rsid w:val="35EB7061"/>
    <w:rsid w:val="364D1E25"/>
    <w:rsid w:val="36990158"/>
    <w:rsid w:val="36C5AFE5"/>
    <w:rsid w:val="36FDBD31"/>
    <w:rsid w:val="37193298"/>
    <w:rsid w:val="37EE3551"/>
    <w:rsid w:val="386CAED8"/>
    <w:rsid w:val="3988E61A"/>
    <w:rsid w:val="39DAB457"/>
    <w:rsid w:val="3A2B95A9"/>
    <w:rsid w:val="3A696DF5"/>
    <w:rsid w:val="3ABCC801"/>
    <w:rsid w:val="3B0CFD84"/>
    <w:rsid w:val="3B3B2EA7"/>
    <w:rsid w:val="3B44EC99"/>
    <w:rsid w:val="3C06571E"/>
    <w:rsid w:val="3C07BCA4"/>
    <w:rsid w:val="3C35EF8A"/>
    <w:rsid w:val="3C63F199"/>
    <w:rsid w:val="3C727BDB"/>
    <w:rsid w:val="3CFBD407"/>
    <w:rsid w:val="3DA03AFD"/>
    <w:rsid w:val="3ECDD6F3"/>
    <w:rsid w:val="3F582FD0"/>
    <w:rsid w:val="3F7917DC"/>
    <w:rsid w:val="3FA34145"/>
    <w:rsid w:val="41042D38"/>
    <w:rsid w:val="41C5DEAF"/>
    <w:rsid w:val="42354AC5"/>
    <w:rsid w:val="427DCDB2"/>
    <w:rsid w:val="42907DF4"/>
    <w:rsid w:val="42AE309D"/>
    <w:rsid w:val="430ABE0A"/>
    <w:rsid w:val="43E31BA4"/>
    <w:rsid w:val="43FEFDE5"/>
    <w:rsid w:val="442004ED"/>
    <w:rsid w:val="44613129"/>
    <w:rsid w:val="447BF6CE"/>
    <w:rsid w:val="447DDBC5"/>
    <w:rsid w:val="44E73E70"/>
    <w:rsid w:val="44F40448"/>
    <w:rsid w:val="452D0EBC"/>
    <w:rsid w:val="452D8073"/>
    <w:rsid w:val="453F0918"/>
    <w:rsid w:val="45890F3B"/>
    <w:rsid w:val="459D8EA2"/>
    <w:rsid w:val="46287486"/>
    <w:rsid w:val="463A3DA3"/>
    <w:rsid w:val="469D6C61"/>
    <w:rsid w:val="46BDF9DC"/>
    <w:rsid w:val="4752B644"/>
    <w:rsid w:val="476142BA"/>
    <w:rsid w:val="476922E2"/>
    <w:rsid w:val="48B7C2F9"/>
    <w:rsid w:val="48C591D2"/>
    <w:rsid w:val="492825CA"/>
    <w:rsid w:val="495B34DA"/>
    <w:rsid w:val="498F312E"/>
    <w:rsid w:val="49AAFD00"/>
    <w:rsid w:val="4AA1F737"/>
    <w:rsid w:val="4AA364EC"/>
    <w:rsid w:val="4AEF8811"/>
    <w:rsid w:val="4B7DF899"/>
    <w:rsid w:val="4BCD86E6"/>
    <w:rsid w:val="4C07C50E"/>
    <w:rsid w:val="4C4908B7"/>
    <w:rsid w:val="4CAB4533"/>
    <w:rsid w:val="4D13CC51"/>
    <w:rsid w:val="4D60CFB6"/>
    <w:rsid w:val="4DCA110E"/>
    <w:rsid w:val="4E0D70F5"/>
    <w:rsid w:val="4E70CB9B"/>
    <w:rsid w:val="4EA4D5DF"/>
    <w:rsid w:val="4FD2D04C"/>
    <w:rsid w:val="4FF89FA7"/>
    <w:rsid w:val="50653F18"/>
    <w:rsid w:val="509CA0EA"/>
    <w:rsid w:val="50B75DAA"/>
    <w:rsid w:val="510298AC"/>
    <w:rsid w:val="510B4856"/>
    <w:rsid w:val="51558DA3"/>
    <w:rsid w:val="51C8FEAF"/>
    <w:rsid w:val="51F10643"/>
    <w:rsid w:val="51F2A522"/>
    <w:rsid w:val="53238F38"/>
    <w:rsid w:val="5345E378"/>
    <w:rsid w:val="534F1B01"/>
    <w:rsid w:val="53881411"/>
    <w:rsid w:val="53928F6F"/>
    <w:rsid w:val="539DC80A"/>
    <w:rsid w:val="53FFC664"/>
    <w:rsid w:val="54347314"/>
    <w:rsid w:val="5448A562"/>
    <w:rsid w:val="545D59E8"/>
    <w:rsid w:val="54C14000"/>
    <w:rsid w:val="54D5AD35"/>
    <w:rsid w:val="559C74A2"/>
    <w:rsid w:val="55B56D02"/>
    <w:rsid w:val="565E743A"/>
    <w:rsid w:val="56CB1352"/>
    <w:rsid w:val="56CE5D9B"/>
    <w:rsid w:val="56E0FA24"/>
    <w:rsid w:val="576FC059"/>
    <w:rsid w:val="57BE7671"/>
    <w:rsid w:val="57F749FD"/>
    <w:rsid w:val="582AB395"/>
    <w:rsid w:val="585ADF3D"/>
    <w:rsid w:val="58724AD6"/>
    <w:rsid w:val="58893751"/>
    <w:rsid w:val="58B62B00"/>
    <w:rsid w:val="58B6E0D5"/>
    <w:rsid w:val="59149DDA"/>
    <w:rsid w:val="5923C66D"/>
    <w:rsid w:val="5961A483"/>
    <w:rsid w:val="5976FF94"/>
    <w:rsid w:val="59C51066"/>
    <w:rsid w:val="59D8874E"/>
    <w:rsid w:val="59D8CA9A"/>
    <w:rsid w:val="5A399745"/>
    <w:rsid w:val="5A4BD597"/>
    <w:rsid w:val="5A88D755"/>
    <w:rsid w:val="5AA65DC6"/>
    <w:rsid w:val="5B3FA901"/>
    <w:rsid w:val="5B8E118D"/>
    <w:rsid w:val="5C179392"/>
    <w:rsid w:val="5C60BA6F"/>
    <w:rsid w:val="5C99D985"/>
    <w:rsid w:val="5CE27416"/>
    <w:rsid w:val="5CF09657"/>
    <w:rsid w:val="5D234B51"/>
    <w:rsid w:val="5D54DFC6"/>
    <w:rsid w:val="5DBE2670"/>
    <w:rsid w:val="5DC116A1"/>
    <w:rsid w:val="5E2346D5"/>
    <w:rsid w:val="5E3E72ED"/>
    <w:rsid w:val="5E46A54D"/>
    <w:rsid w:val="5F824D2A"/>
    <w:rsid w:val="5F88D045"/>
    <w:rsid w:val="60A7D861"/>
    <w:rsid w:val="60BB5630"/>
    <w:rsid w:val="60BD5234"/>
    <w:rsid w:val="60C9B8D6"/>
    <w:rsid w:val="60E7A10B"/>
    <w:rsid w:val="61096BB2"/>
    <w:rsid w:val="613D6ABC"/>
    <w:rsid w:val="617A5988"/>
    <w:rsid w:val="618B4EFD"/>
    <w:rsid w:val="61ADCB29"/>
    <w:rsid w:val="621C9BF0"/>
    <w:rsid w:val="6246983C"/>
    <w:rsid w:val="62707052"/>
    <w:rsid w:val="62CE171F"/>
    <w:rsid w:val="62D9C4FC"/>
    <w:rsid w:val="6330BD87"/>
    <w:rsid w:val="634C5223"/>
    <w:rsid w:val="63AA87A7"/>
    <w:rsid w:val="63BCB86F"/>
    <w:rsid w:val="63BCB914"/>
    <w:rsid w:val="63DE8B21"/>
    <w:rsid w:val="64BFF159"/>
    <w:rsid w:val="65E9988D"/>
    <w:rsid w:val="66293383"/>
    <w:rsid w:val="66360466"/>
    <w:rsid w:val="66529331"/>
    <w:rsid w:val="667553B7"/>
    <w:rsid w:val="668BA47C"/>
    <w:rsid w:val="66A54CE8"/>
    <w:rsid w:val="66AF32A0"/>
    <w:rsid w:val="67177775"/>
    <w:rsid w:val="674366EB"/>
    <w:rsid w:val="674946DF"/>
    <w:rsid w:val="682F6A9F"/>
    <w:rsid w:val="68492B3E"/>
    <w:rsid w:val="68B16F8E"/>
    <w:rsid w:val="68C441FD"/>
    <w:rsid w:val="68D5636C"/>
    <w:rsid w:val="6926C048"/>
    <w:rsid w:val="696545B5"/>
    <w:rsid w:val="696DB0C9"/>
    <w:rsid w:val="69C7C097"/>
    <w:rsid w:val="6A6D8AA2"/>
    <w:rsid w:val="6A7B5937"/>
    <w:rsid w:val="6A9835BC"/>
    <w:rsid w:val="6A983AB2"/>
    <w:rsid w:val="6ACF0D88"/>
    <w:rsid w:val="6AD10145"/>
    <w:rsid w:val="6B0C2789"/>
    <w:rsid w:val="6BCF1B66"/>
    <w:rsid w:val="6C6E7C02"/>
    <w:rsid w:val="6CF12143"/>
    <w:rsid w:val="6D76A833"/>
    <w:rsid w:val="6D9141AB"/>
    <w:rsid w:val="6DEFB8B1"/>
    <w:rsid w:val="6DF9A4C8"/>
    <w:rsid w:val="6F31C4CD"/>
    <w:rsid w:val="6F7D7E9D"/>
    <w:rsid w:val="6F912E3B"/>
    <w:rsid w:val="6FC29C5A"/>
    <w:rsid w:val="70580B79"/>
    <w:rsid w:val="705CE326"/>
    <w:rsid w:val="707A112B"/>
    <w:rsid w:val="70931E91"/>
    <w:rsid w:val="70D77C78"/>
    <w:rsid w:val="716340F2"/>
    <w:rsid w:val="717A69D7"/>
    <w:rsid w:val="723FFA64"/>
    <w:rsid w:val="72CD1BE7"/>
    <w:rsid w:val="72D030EE"/>
    <w:rsid w:val="73CB2068"/>
    <w:rsid w:val="7412F9E5"/>
    <w:rsid w:val="7437327C"/>
    <w:rsid w:val="745032F1"/>
    <w:rsid w:val="745BEEC5"/>
    <w:rsid w:val="7485A0BD"/>
    <w:rsid w:val="753AC9C3"/>
    <w:rsid w:val="755F24CF"/>
    <w:rsid w:val="76069BA2"/>
    <w:rsid w:val="765B519F"/>
    <w:rsid w:val="76C788A7"/>
    <w:rsid w:val="776EABB1"/>
    <w:rsid w:val="77722DC0"/>
    <w:rsid w:val="77A416A5"/>
    <w:rsid w:val="77D3DD84"/>
    <w:rsid w:val="780457D5"/>
    <w:rsid w:val="789D5BFC"/>
    <w:rsid w:val="78EA30A4"/>
    <w:rsid w:val="78F494D7"/>
    <w:rsid w:val="791FA4B4"/>
    <w:rsid w:val="7921F92C"/>
    <w:rsid w:val="79591962"/>
    <w:rsid w:val="79E3272C"/>
    <w:rsid w:val="79F6DDB9"/>
    <w:rsid w:val="7AA07CF7"/>
    <w:rsid w:val="7AC0F193"/>
    <w:rsid w:val="7ACB3096"/>
    <w:rsid w:val="7ADADCAE"/>
    <w:rsid w:val="7AE8DAA4"/>
    <w:rsid w:val="7B08875D"/>
    <w:rsid w:val="7B89E789"/>
    <w:rsid w:val="7BF96D80"/>
    <w:rsid w:val="7C0E38E3"/>
    <w:rsid w:val="7C66D73F"/>
    <w:rsid w:val="7CBF19DE"/>
    <w:rsid w:val="7CD360CF"/>
    <w:rsid w:val="7CEE4BD0"/>
    <w:rsid w:val="7D31766E"/>
    <w:rsid w:val="7DC74158"/>
    <w:rsid w:val="7E38A5BB"/>
    <w:rsid w:val="7E6FB409"/>
    <w:rsid w:val="7E9D53C5"/>
    <w:rsid w:val="7ECD9A6F"/>
    <w:rsid w:val="7F74182E"/>
    <w:rsid w:val="7F88729F"/>
    <w:rsid w:val="7FECB21D"/>
    <w:rsid w:val="7FF249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984AC3B"/>
  <w15:chartTrackingRefBased/>
  <w15:docId w15:val="{44F474D4-AA0C-4103-A2DA-D4FC815F9D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04C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55D4"/>
    <w:pPr>
      <w:keepNext/>
      <w:keepLines/>
      <w:spacing w:before="240" w:line="259" w:lineRule="auto"/>
      <w:jc w:val="both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55D4"/>
    <w:pPr>
      <w:keepNext/>
      <w:keepLines/>
      <w:spacing w:before="40" w:line="259" w:lineRule="auto"/>
      <w:jc w:val="both"/>
      <w:outlineLvl w:val="1"/>
    </w:pPr>
    <w:rPr>
      <w:rFonts w:ascii="Arial" w:hAnsi="Arial" w:cs="Arial"/>
      <w:b/>
      <w:color w:val="000000" w:themeColor="text1"/>
      <w:sz w:val="28"/>
      <w:lang w:eastAsia="es-MX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255D4"/>
    <w:pPr>
      <w:keepNext/>
      <w:keepLines/>
      <w:spacing w:before="40" w:line="259" w:lineRule="auto"/>
      <w:jc w:val="both"/>
      <w:outlineLvl w:val="2"/>
    </w:pPr>
    <w:rPr>
      <w:rFonts w:ascii="Arial" w:hAnsi="Arial" w:cs="Arial"/>
      <w:b/>
      <w:color w:val="000000" w:themeColor="text1"/>
      <w:lang w:eastAsia="es-MX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A0CC8"/>
    <w:pPr>
      <w:keepNext/>
      <w:keepLines/>
      <w:spacing w:before="40" w:line="259" w:lineRule="auto"/>
      <w:jc w:val="both"/>
      <w:outlineLvl w:val="3"/>
    </w:pPr>
    <w:rPr>
      <w:rFonts w:ascii="Arial" w:hAnsi="Arial" w:cs="Arial"/>
      <w:b/>
      <w:iCs/>
      <w:color w:val="000000" w:themeColor="text1"/>
      <w:sz w:val="20"/>
      <w:szCs w:val="22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A75A5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D05181"/>
    <w:pPr>
      <w:spacing w:before="100" w:beforeAutospacing="1" w:after="100" w:afterAutospacing="1"/>
      <w:jc w:val="both"/>
    </w:pPr>
    <w:rPr>
      <w:lang w:eastAsia="es-MX"/>
    </w:rPr>
  </w:style>
  <w:style w:type="character" w:customStyle="1" w:styleId="textrun">
    <w:name w:val="textrun"/>
    <w:basedOn w:val="DefaultParagraphFont"/>
    <w:rsid w:val="00D05181"/>
  </w:style>
  <w:style w:type="character" w:customStyle="1" w:styleId="normaltextrun">
    <w:name w:val="normaltextrun"/>
    <w:basedOn w:val="DefaultParagraphFont"/>
    <w:rsid w:val="00D05181"/>
  </w:style>
  <w:style w:type="character" w:customStyle="1" w:styleId="eop">
    <w:name w:val="eop"/>
    <w:basedOn w:val="DefaultParagraphFont"/>
    <w:rsid w:val="00D05181"/>
  </w:style>
  <w:style w:type="character" w:styleId="Hyperlink">
    <w:name w:val="Hyperlink"/>
    <w:basedOn w:val="DefaultParagraphFont"/>
    <w:uiPriority w:val="99"/>
    <w:unhideWhenUsed/>
    <w:rsid w:val="00D0518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05181"/>
    <w:rPr>
      <w:color w:val="800080"/>
      <w:u w:val="single"/>
    </w:rPr>
  </w:style>
  <w:style w:type="character" w:customStyle="1" w:styleId="pagebreakblob">
    <w:name w:val="pagebreakblob"/>
    <w:basedOn w:val="DefaultParagraphFont"/>
    <w:rsid w:val="00D05181"/>
  </w:style>
  <w:style w:type="character" w:customStyle="1" w:styleId="pagebreaktextspan">
    <w:name w:val="pagebreaktextspan"/>
    <w:basedOn w:val="DefaultParagraphFont"/>
    <w:rsid w:val="00D05181"/>
  </w:style>
  <w:style w:type="character" w:customStyle="1" w:styleId="pagebreakborderspan">
    <w:name w:val="pagebreakborderspan"/>
    <w:basedOn w:val="DefaultParagraphFont"/>
    <w:rsid w:val="00D05181"/>
  </w:style>
  <w:style w:type="character" w:customStyle="1" w:styleId="linebreakblob">
    <w:name w:val="linebreakblob"/>
    <w:basedOn w:val="DefaultParagraphFont"/>
    <w:rsid w:val="00D05181"/>
  </w:style>
  <w:style w:type="character" w:customStyle="1" w:styleId="scxw109796865">
    <w:name w:val="scxw109796865"/>
    <w:basedOn w:val="DefaultParagraphFont"/>
    <w:rsid w:val="00D05181"/>
  </w:style>
  <w:style w:type="character" w:customStyle="1" w:styleId="fieldrange">
    <w:name w:val="fieldrange"/>
    <w:basedOn w:val="DefaultParagraphFont"/>
    <w:rsid w:val="00D05181"/>
  </w:style>
  <w:style w:type="character" w:customStyle="1" w:styleId="tabrun">
    <w:name w:val="tabrun"/>
    <w:basedOn w:val="DefaultParagraphFont"/>
    <w:rsid w:val="00D05181"/>
  </w:style>
  <w:style w:type="character" w:customStyle="1" w:styleId="tabchar">
    <w:name w:val="tabchar"/>
    <w:basedOn w:val="DefaultParagraphFont"/>
    <w:rsid w:val="00D05181"/>
  </w:style>
  <w:style w:type="character" w:customStyle="1" w:styleId="tableaderchars">
    <w:name w:val="tableaderchars"/>
    <w:basedOn w:val="DefaultParagraphFont"/>
    <w:rsid w:val="00D05181"/>
  </w:style>
  <w:style w:type="character" w:customStyle="1" w:styleId="wacimagecontainer">
    <w:name w:val="wacimagecontainer"/>
    <w:basedOn w:val="DefaultParagraphFont"/>
    <w:rsid w:val="00D05181"/>
  </w:style>
  <w:style w:type="character" w:customStyle="1" w:styleId="wacimageborder">
    <w:name w:val="wacimageborder"/>
    <w:basedOn w:val="DefaultParagraphFont"/>
    <w:rsid w:val="00D05181"/>
  </w:style>
  <w:style w:type="character" w:customStyle="1" w:styleId="contentcontrolboundarysink">
    <w:name w:val="contentcontrolboundarysink"/>
    <w:basedOn w:val="DefaultParagraphFont"/>
    <w:rsid w:val="00D05181"/>
  </w:style>
  <w:style w:type="character" w:customStyle="1" w:styleId="contentcontrol">
    <w:name w:val="contentcontrol"/>
    <w:basedOn w:val="DefaultParagraphFont"/>
    <w:rsid w:val="00D05181"/>
  </w:style>
  <w:style w:type="paragraph" w:styleId="BalloonText">
    <w:name w:val="Balloon Text"/>
    <w:basedOn w:val="Normal"/>
    <w:link w:val="BalloonTextChar"/>
    <w:uiPriority w:val="99"/>
    <w:semiHidden/>
    <w:unhideWhenUsed/>
    <w:rsid w:val="000E4968"/>
    <w:pPr>
      <w:jc w:val="both"/>
    </w:pPr>
    <w:rPr>
      <w:rFonts w:ascii="Segoe UI" w:eastAsiaTheme="minorHAnsi" w:hAnsi="Segoe UI" w:cs="Segoe U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4968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55D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1255D4"/>
    <w:pPr>
      <w:outlineLvl w:val="9"/>
    </w:pPr>
    <w:rPr>
      <w:lang w:eastAsia="es-MX"/>
    </w:rPr>
  </w:style>
  <w:style w:type="character" w:customStyle="1" w:styleId="Heading2Char">
    <w:name w:val="Heading 2 Char"/>
    <w:basedOn w:val="DefaultParagraphFont"/>
    <w:link w:val="Heading2"/>
    <w:uiPriority w:val="9"/>
    <w:rsid w:val="001255D4"/>
    <w:rPr>
      <w:rFonts w:ascii="Arial" w:eastAsia="Times New Roman" w:hAnsi="Arial" w:cs="Arial"/>
      <w:b/>
      <w:color w:val="000000" w:themeColor="text1"/>
      <w:sz w:val="28"/>
      <w:szCs w:val="24"/>
      <w:lang w:val="en-GB" w:eastAsia="es-MX"/>
    </w:rPr>
  </w:style>
  <w:style w:type="character" w:customStyle="1" w:styleId="Heading3Char">
    <w:name w:val="Heading 3 Char"/>
    <w:basedOn w:val="DefaultParagraphFont"/>
    <w:link w:val="Heading3"/>
    <w:uiPriority w:val="9"/>
    <w:rsid w:val="001255D4"/>
    <w:rPr>
      <w:rFonts w:ascii="Arial" w:eastAsia="Times New Roman" w:hAnsi="Arial" w:cs="Arial"/>
      <w:b/>
      <w:color w:val="000000" w:themeColor="text1"/>
      <w:sz w:val="24"/>
      <w:szCs w:val="24"/>
      <w:lang w:val="en-GB" w:eastAsia="es-MX"/>
    </w:rPr>
  </w:style>
  <w:style w:type="paragraph" w:styleId="ListParagraph">
    <w:name w:val="List Paragraph"/>
    <w:basedOn w:val="Normal"/>
    <w:uiPriority w:val="34"/>
    <w:qFormat/>
    <w:rsid w:val="00E7230B"/>
    <w:pPr>
      <w:spacing w:after="160" w:line="259" w:lineRule="auto"/>
      <w:ind w:left="720"/>
      <w:contextualSpacing/>
      <w:jc w:val="both"/>
    </w:pPr>
    <w:rPr>
      <w:rFonts w:eastAsiaTheme="minorHAnsi"/>
      <w:szCs w:val="22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E94350"/>
    <w:pPr>
      <w:spacing w:after="100" w:line="259" w:lineRule="auto"/>
      <w:ind w:left="220"/>
      <w:jc w:val="both"/>
    </w:pPr>
    <w:rPr>
      <w:rFonts w:eastAsiaTheme="minorHAnsi"/>
      <w:szCs w:val="22"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E94350"/>
    <w:pPr>
      <w:spacing w:after="100" w:line="259" w:lineRule="auto"/>
      <w:ind w:left="440"/>
      <w:jc w:val="both"/>
    </w:pPr>
    <w:rPr>
      <w:rFonts w:eastAsiaTheme="minorHAnsi"/>
      <w:szCs w:val="22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0A0CC8"/>
    <w:rPr>
      <w:rFonts w:ascii="Arial" w:eastAsia="Times New Roman" w:hAnsi="Arial" w:cs="Arial"/>
      <w:b/>
      <w:iCs/>
      <w:color w:val="000000" w:themeColor="text1"/>
      <w:sz w:val="20"/>
    </w:rPr>
  </w:style>
  <w:style w:type="paragraph" w:styleId="NormalWeb">
    <w:name w:val="Normal (Web)"/>
    <w:basedOn w:val="Normal"/>
    <w:uiPriority w:val="99"/>
    <w:unhideWhenUsed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table" w:styleId="TableGrid">
    <w:name w:val="Table Grid"/>
    <w:basedOn w:val="TableNormal"/>
    <w:uiPriority w:val="39"/>
    <w:rsid w:val="0076344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63440"/>
    <w:pPr>
      <w:tabs>
        <w:tab w:val="center" w:pos="4419"/>
        <w:tab w:val="right" w:pos="8838"/>
      </w:tabs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763440"/>
    <w:pPr>
      <w:tabs>
        <w:tab w:val="center" w:pos="4419"/>
        <w:tab w:val="right" w:pos="8838"/>
      </w:tabs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paragraph" w:styleId="FootnoteText">
    <w:name w:val="footnote text"/>
    <w:basedOn w:val="Normal"/>
    <w:link w:val="FootnoteTextChar"/>
    <w:uiPriority w:val="99"/>
    <w:unhideWhenUsed/>
    <w:rsid w:val="00763440"/>
    <w:pPr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763440"/>
    <w:rPr>
      <w:vertAlign w:val="superscript"/>
    </w:rPr>
  </w:style>
  <w:style w:type="paragraph" w:customStyle="1" w:styleId="govuk-body-s">
    <w:name w:val="govuk-body-s"/>
    <w:basedOn w:val="Normal"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character" w:customStyle="1" w:styleId="contentauthor--name">
    <w:name w:val="content__author--name"/>
    <w:basedOn w:val="DefaultParagraphFont"/>
    <w:rsid w:val="00763440"/>
  </w:style>
  <w:style w:type="character" w:customStyle="1" w:styleId="contentauthor--date">
    <w:name w:val="content__author--date"/>
    <w:basedOn w:val="DefaultParagraphFont"/>
    <w:rsid w:val="00763440"/>
  </w:style>
  <w:style w:type="character" w:styleId="Strong">
    <w:name w:val="Strong"/>
    <w:basedOn w:val="DefaultParagraphFont"/>
    <w:uiPriority w:val="22"/>
    <w:qFormat/>
    <w:rsid w:val="00763440"/>
    <w:rPr>
      <w:b/>
      <w:bCs/>
    </w:rPr>
  </w:style>
  <w:style w:type="paragraph" w:customStyle="1" w:styleId="pnormal">
    <w:name w:val="p_normal"/>
    <w:basedOn w:val="Normal"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paragraph" w:customStyle="1" w:styleId="Default">
    <w:name w:val="Default"/>
    <w:rsid w:val="00763440"/>
    <w:pPr>
      <w:autoSpaceDE w:val="0"/>
      <w:autoSpaceDN w:val="0"/>
      <w:adjustRightInd w:val="0"/>
      <w:spacing w:after="0" w:line="240" w:lineRule="auto"/>
    </w:pPr>
    <w:rPr>
      <w:rFonts w:ascii="MCMBO N+ Charis SIL" w:hAnsi="MCMBO N+ Charis SIL" w:cs="MCMBO N+ Charis SIL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D000B2"/>
    <w:rPr>
      <w:i/>
      <w:iCs/>
    </w:rPr>
  </w:style>
  <w:style w:type="paragraph" w:customStyle="1" w:styleId="Normalito">
    <w:name w:val="Normalito"/>
    <w:basedOn w:val="Normal"/>
    <w:link w:val="NormalitoCar"/>
    <w:qFormat/>
    <w:rsid w:val="005234CE"/>
    <w:pPr>
      <w:ind w:firstLine="284"/>
      <w:jc w:val="both"/>
    </w:pPr>
    <w:rPr>
      <w:rFonts w:eastAsiaTheme="minorHAnsi"/>
      <w:szCs w:val="22"/>
      <w:lang w:eastAsia="es-MX"/>
    </w:rPr>
  </w:style>
  <w:style w:type="character" w:customStyle="1" w:styleId="NormalitoCar">
    <w:name w:val="Normalito Car"/>
    <w:basedOn w:val="DefaultParagraphFont"/>
    <w:link w:val="Normalito"/>
    <w:rsid w:val="005234CE"/>
    <w:rPr>
      <w:rFonts w:ascii="Times New Roman" w:hAnsi="Times New Roman" w:cs="Times New Roman"/>
      <w:sz w:val="24"/>
      <w:lang w:val="en-GB" w:eastAsia="es-MX"/>
    </w:rPr>
  </w:style>
  <w:style w:type="character" w:customStyle="1" w:styleId="katex-mathml">
    <w:name w:val="katex-mathml"/>
    <w:basedOn w:val="DefaultParagraphFont"/>
    <w:rsid w:val="00AC1388"/>
  </w:style>
  <w:style w:type="character" w:customStyle="1" w:styleId="mord">
    <w:name w:val="mord"/>
    <w:basedOn w:val="DefaultParagraphFont"/>
    <w:rsid w:val="00AC1388"/>
  </w:style>
  <w:style w:type="paragraph" w:styleId="Revision">
    <w:name w:val="Revision"/>
    <w:hidden/>
    <w:uiPriority w:val="99"/>
    <w:semiHidden/>
    <w:rsid w:val="004006F0"/>
    <w:pPr>
      <w:spacing w:after="0" w:line="240" w:lineRule="auto"/>
    </w:pPr>
    <w:rPr>
      <w:rFonts w:ascii="Times New Roman" w:hAnsi="Times New Roman" w:cs="Times New Roman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EC185F"/>
  </w:style>
  <w:style w:type="character" w:styleId="CommentReference">
    <w:name w:val="annotation reference"/>
    <w:basedOn w:val="DefaultParagraphFont"/>
    <w:uiPriority w:val="99"/>
    <w:semiHidden/>
    <w:unhideWhenUsed/>
    <w:rsid w:val="00FA36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A36F1"/>
    <w:pPr>
      <w:spacing w:after="160"/>
      <w:jc w:val="both"/>
    </w:pPr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A36F1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36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36F1"/>
    <w:rPr>
      <w:rFonts w:ascii="Times New Roman" w:hAnsi="Times New Roman" w:cs="Times New Roman"/>
      <w:b/>
      <w:bCs/>
      <w:sz w:val="20"/>
      <w:szCs w:val="20"/>
    </w:rPr>
  </w:style>
  <w:style w:type="character" w:styleId="Mention">
    <w:name w:val="Mention"/>
    <w:basedOn w:val="DefaultParagraphFont"/>
    <w:uiPriority w:val="99"/>
    <w:unhideWhenUsed/>
    <w:rsid w:val="00FA36F1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9C1DF2"/>
    <w:rPr>
      <w:color w:val="605E5C"/>
      <w:shd w:val="clear" w:color="auto" w:fill="E1DFDD"/>
    </w:rPr>
  </w:style>
  <w:style w:type="character" w:customStyle="1" w:styleId="Heading5Char">
    <w:name w:val="Heading 5 Char"/>
    <w:basedOn w:val="DefaultParagraphFont"/>
    <w:link w:val="Heading5"/>
    <w:uiPriority w:val="9"/>
    <w:rsid w:val="003A75A5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en-GB" w:eastAsia="en-GB"/>
    </w:rPr>
  </w:style>
  <w:style w:type="character" w:customStyle="1" w:styleId="apple-converted-space">
    <w:name w:val="apple-converted-space"/>
    <w:basedOn w:val="DefaultParagraphFont"/>
    <w:rsid w:val="00D12AB3"/>
  </w:style>
  <w:style w:type="paragraph" w:customStyle="1" w:styleId="msonormal0">
    <w:name w:val="msonormal"/>
    <w:basedOn w:val="Normal"/>
    <w:rsid w:val="00D12AB3"/>
    <w:pPr>
      <w:spacing w:before="100" w:beforeAutospacing="1" w:after="100" w:afterAutospacing="1"/>
    </w:pPr>
  </w:style>
  <w:style w:type="paragraph" w:customStyle="1" w:styleId="ql-align-center">
    <w:name w:val="ql-align-center"/>
    <w:basedOn w:val="Normal"/>
    <w:rsid w:val="00D12AB3"/>
    <w:pPr>
      <w:spacing w:before="100" w:beforeAutospacing="1" w:after="100" w:afterAutospacing="1"/>
      <w:jc w:val="center"/>
    </w:pPr>
  </w:style>
  <w:style w:type="paragraph" w:customStyle="1" w:styleId="ql-align-right">
    <w:name w:val="ql-align-right"/>
    <w:basedOn w:val="Normal"/>
    <w:rsid w:val="00D12AB3"/>
    <w:pPr>
      <w:spacing w:before="100" w:beforeAutospacing="1" w:after="100" w:afterAutospacing="1"/>
      <w:jc w:val="right"/>
    </w:pPr>
  </w:style>
  <w:style w:type="paragraph" w:customStyle="1" w:styleId="ql-align-justify">
    <w:name w:val="ql-align-justify"/>
    <w:basedOn w:val="Normal"/>
    <w:rsid w:val="00D12AB3"/>
    <w:pPr>
      <w:spacing w:before="100" w:beforeAutospacing="1" w:after="100" w:afterAutospacing="1"/>
      <w:jc w:val="both"/>
    </w:pPr>
  </w:style>
  <w:style w:type="paragraph" w:customStyle="1" w:styleId="ql-indent-1">
    <w:name w:val="ql-indent-1"/>
    <w:basedOn w:val="Normal"/>
    <w:rsid w:val="00D12AB3"/>
    <w:pPr>
      <w:spacing w:before="100" w:beforeAutospacing="1" w:after="100" w:afterAutospacing="1"/>
    </w:pPr>
  </w:style>
  <w:style w:type="paragraph" w:customStyle="1" w:styleId="ql-indent-2">
    <w:name w:val="ql-indent-2"/>
    <w:basedOn w:val="Normal"/>
    <w:rsid w:val="00D12AB3"/>
    <w:pPr>
      <w:spacing w:before="100" w:beforeAutospacing="1" w:after="100" w:afterAutospacing="1"/>
    </w:pPr>
  </w:style>
  <w:style w:type="paragraph" w:customStyle="1" w:styleId="ql-indent-3">
    <w:name w:val="ql-indent-3"/>
    <w:basedOn w:val="Normal"/>
    <w:rsid w:val="00D12AB3"/>
    <w:pPr>
      <w:spacing w:before="100" w:beforeAutospacing="1" w:after="100" w:afterAutospacing="1"/>
    </w:pPr>
  </w:style>
  <w:style w:type="paragraph" w:customStyle="1" w:styleId="ql-indent-4">
    <w:name w:val="ql-indent-4"/>
    <w:basedOn w:val="Normal"/>
    <w:rsid w:val="00D12AB3"/>
    <w:pPr>
      <w:spacing w:before="100" w:beforeAutospacing="1" w:after="100" w:afterAutospacing="1"/>
    </w:pPr>
  </w:style>
  <w:style w:type="paragraph" w:customStyle="1" w:styleId="ql-indent-5">
    <w:name w:val="ql-indent-5"/>
    <w:basedOn w:val="Normal"/>
    <w:rsid w:val="00D12AB3"/>
    <w:pPr>
      <w:spacing w:before="100" w:beforeAutospacing="1" w:after="100" w:afterAutospacing="1"/>
    </w:pPr>
  </w:style>
  <w:style w:type="paragraph" w:customStyle="1" w:styleId="note">
    <w:name w:val="note"/>
    <w:basedOn w:val="Normal"/>
    <w:rsid w:val="00D12AB3"/>
    <w:pPr>
      <w:spacing w:before="75" w:after="75"/>
    </w:pPr>
  </w:style>
  <w:style w:type="paragraph" w:styleId="Caption">
    <w:name w:val="caption"/>
    <w:basedOn w:val="Normal"/>
    <w:next w:val="Normal"/>
    <w:uiPriority w:val="35"/>
    <w:unhideWhenUsed/>
    <w:qFormat/>
    <w:rsid w:val="00D12AB3"/>
    <w:pPr>
      <w:spacing w:after="200"/>
    </w:pPr>
    <w:rPr>
      <w:i/>
      <w:iCs/>
      <w:color w:val="44546A" w:themeColor="text2"/>
      <w:sz w:val="18"/>
      <w:szCs w:val="18"/>
    </w:rPr>
  </w:style>
  <w:style w:type="paragraph" w:customStyle="1" w:styleId="xl63">
    <w:name w:val="xl63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4">
    <w:name w:val="xl64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5">
    <w:name w:val="xl65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6">
    <w:name w:val="xl66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7">
    <w:name w:val="xl67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68">
    <w:name w:val="xl68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69">
    <w:name w:val="xl69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70">
    <w:name w:val="xl70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character" w:customStyle="1" w:styleId="mrel">
    <w:name w:val="mrel"/>
    <w:basedOn w:val="DefaultParagraphFont"/>
    <w:rsid w:val="00BE637B"/>
  </w:style>
  <w:style w:type="character" w:customStyle="1" w:styleId="vlist-s">
    <w:name w:val="vlist-s"/>
    <w:basedOn w:val="DefaultParagraphFont"/>
    <w:rsid w:val="00BE637B"/>
  </w:style>
  <w:style w:type="character" w:customStyle="1" w:styleId="mbin">
    <w:name w:val="mbin"/>
    <w:basedOn w:val="DefaultParagraphFont"/>
    <w:rsid w:val="00BE637B"/>
  </w:style>
  <w:style w:type="paragraph" w:customStyle="1" w:styleId="EndNoteBibliographyTitle">
    <w:name w:val="EndNote Bibliography Title"/>
    <w:basedOn w:val="Normal"/>
    <w:link w:val="EndNoteBibliographyTitleChar"/>
    <w:rsid w:val="002D786A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2D786A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2D786A"/>
  </w:style>
  <w:style w:type="character" w:customStyle="1" w:styleId="EndNoteBibliographyChar">
    <w:name w:val="EndNote Bibliography Char"/>
    <w:basedOn w:val="DefaultParagraphFont"/>
    <w:link w:val="EndNoteBibliography"/>
    <w:rsid w:val="002D786A"/>
    <w:rPr>
      <w:rFonts w:ascii="Times New Roman" w:eastAsia="Times New Roman" w:hAnsi="Times New Roman" w:cs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862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55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0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8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450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87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787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355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49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5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17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143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4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4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02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8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21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6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1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84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93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211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0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02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69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81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096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330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50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1579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08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4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55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30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73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9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9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3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5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9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5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02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1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4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1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88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65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2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27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88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60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8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40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87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3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4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44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68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7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52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7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00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219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11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04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807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471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316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851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590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52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033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28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229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198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294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26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186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283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92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821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32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632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213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3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154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1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967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55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821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84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17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644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23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990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71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96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48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2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35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0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15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1074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08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250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81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748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372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615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36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92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389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249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75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17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927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87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54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058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483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343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698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153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943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20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98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1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511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954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533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652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238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963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051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408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81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068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66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565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132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470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20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125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869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04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029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399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016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951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964677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30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6689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3720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8910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3799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2152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1716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8776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2611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8350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93750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4012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2085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0684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7200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89350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54833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8610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0690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2462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5079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7307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42257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5236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58759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7932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8972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97529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836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92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84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191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596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13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095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677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594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708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615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062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509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359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573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651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748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081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206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223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533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954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418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81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35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10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29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833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877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6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3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2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67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47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8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910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68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56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1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5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25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353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87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88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45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6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4307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426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665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110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53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487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813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561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573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657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470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865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95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816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10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41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84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198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13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07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850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588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296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749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482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91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35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671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567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77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30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47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481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674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978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21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062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54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909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6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682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908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624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199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10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770963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370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7512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873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70268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042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91634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78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37093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6093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218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1521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7159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0116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9858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1667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2040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938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5019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8696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2061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61179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111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411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7290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918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2161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7302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8254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857420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5192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5233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7466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98874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8695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59684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5174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3283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2591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1077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6009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76274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2030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0412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1934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5260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9531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3369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4316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19264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9842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4734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14198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6997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5948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2554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2212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9299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8307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665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7014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9635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99206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742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987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400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975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281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98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004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7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686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31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0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38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78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09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258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477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481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604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627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939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519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15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05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195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53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077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737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815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679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895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586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607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087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677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793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42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482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337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391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131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238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363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799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666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201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269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536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698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71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221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396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49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819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713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024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036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269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47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094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17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698557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872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2436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4841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672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0785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4874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4198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7044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0185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89922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0059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8646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4334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37093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6023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56790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9330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3590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1045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5345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3033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2546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5920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8901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8590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79254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3479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5817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46766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946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98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689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46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16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386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70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244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93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041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57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272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365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441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174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942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533734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629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38024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378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5814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702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7325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667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81680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329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3972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5654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08081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92086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022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32370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536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4159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3488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58368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14144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8676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47974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2146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09136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9525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4170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0975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56340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7654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7184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1960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73675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8270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36977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0436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451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0640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0674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3130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5040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86394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1037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973406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109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0025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51330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83646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9124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0057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468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8769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074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55231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6231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9167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56733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03462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440719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0979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7417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6045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853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2865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2963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1912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79269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6183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40883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34644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8387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2588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056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9576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47670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6219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9235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5125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8012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2259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5209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058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772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322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8046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3030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55761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5188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364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5848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04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5021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9448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1401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2250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2661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896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8332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0380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7609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455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80602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8533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0568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29928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7545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818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8739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6052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5532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28870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8564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9379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9675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22715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4434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71616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5330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26524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4504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1564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8612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9575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01867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91080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7780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3521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9135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0279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3117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1949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9860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9318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94620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165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94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0392954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5082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93385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736493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10670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36116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42279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7093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737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29530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853830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562975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6400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05638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6799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505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10526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157146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58569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8701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7567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3324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785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76127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828700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32166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3435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65963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4523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7788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120568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272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438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60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41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15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907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3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2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8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30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8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52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61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25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19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9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2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5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86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15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8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1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9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2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45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57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44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7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5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98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8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67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1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17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32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96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1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29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7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1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2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8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86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53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64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64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97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0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15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30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6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6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2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1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0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7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40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40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8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5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2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2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6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4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9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0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45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13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4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3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2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14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8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92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89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2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2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99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91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7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17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85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9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855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56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462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8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35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4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4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27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530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19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785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29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34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578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15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46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7205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249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826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686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614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355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341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021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95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70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088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63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675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309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670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980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649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7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887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663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01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71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453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972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88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12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352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430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170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853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214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26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496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14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820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062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021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77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6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653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784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65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037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016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849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392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843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358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907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795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309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956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312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730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448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001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902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181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885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58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201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745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69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851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308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760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262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646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164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089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972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366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188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494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53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445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360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951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439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312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161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59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65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16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899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32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25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384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938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63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772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138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979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247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731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026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14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473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592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03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34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748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372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527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971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01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763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068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69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93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32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524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430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78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29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33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812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524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28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568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803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287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721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200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010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702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77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01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903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71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61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01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49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552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936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167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09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038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784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434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859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118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001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082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31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12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247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99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897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50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406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340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17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596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722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22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307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19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603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5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234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880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23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668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280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753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73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071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149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079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554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913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063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73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39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62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5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17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3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3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46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5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50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82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48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8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26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20/10/relationships/intelligence" Target="intelligence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3AE80A-A984-4014-805A-E0EBBF6ACC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4023</Words>
  <Characters>22936</Characters>
  <Application>Microsoft Office Word</Application>
  <DocSecurity>0</DocSecurity>
  <Lines>191</Lines>
  <Paragraphs>53</Paragraphs>
  <ScaleCrop>false</ScaleCrop>
  <Company/>
  <LinksUpToDate>false</LinksUpToDate>
  <CharactersWithSpaces>26906</CharactersWithSpaces>
  <SharedDoc>false</SharedDoc>
  <HLinks>
    <vt:vector size="66" baseType="variant">
      <vt:variant>
        <vt:i4>458777</vt:i4>
      </vt:variant>
      <vt:variant>
        <vt:i4>244</vt:i4>
      </vt:variant>
      <vt:variant>
        <vt:i4>0</vt:i4>
      </vt:variant>
      <vt:variant>
        <vt:i4>5</vt:i4>
      </vt:variant>
      <vt:variant>
        <vt:lpwstr>https://www.strobe-statement.org/checklists/</vt:lpwstr>
      </vt:variant>
      <vt:variant>
        <vt:lpwstr/>
      </vt:variant>
      <vt:variant>
        <vt:i4>524363</vt:i4>
      </vt:variant>
      <vt:variant>
        <vt:i4>241</vt:i4>
      </vt:variant>
      <vt:variant>
        <vt:i4>0</vt:i4>
      </vt:variant>
      <vt:variant>
        <vt:i4>5</vt:i4>
      </vt:variant>
      <vt:variant>
        <vt:lpwstr>https://www.imperial.ac.uk/school-public-health/primary-care-and-public-health/research/scaru/evaluation/</vt:lpwstr>
      </vt:variant>
      <vt:variant>
        <vt:lpwstr/>
      </vt:variant>
      <vt:variant>
        <vt:i4>7602209</vt:i4>
      </vt:variant>
      <vt:variant>
        <vt:i4>167</vt:i4>
      </vt:variant>
      <vt:variant>
        <vt:i4>0</vt:i4>
      </vt:variant>
      <vt:variant>
        <vt:i4>5</vt:i4>
      </vt:variant>
      <vt:variant>
        <vt:lpwstr>https://www.imperial.ac.uk/school-public-health/primary-care-and-public-health/research/scaru/</vt:lpwstr>
      </vt:variant>
      <vt:variant>
        <vt:lpwstr/>
      </vt:variant>
      <vt:variant>
        <vt:i4>7012369</vt:i4>
      </vt:variant>
      <vt:variant>
        <vt:i4>27</vt:i4>
      </vt:variant>
      <vt:variant>
        <vt:i4>0</vt:i4>
      </vt:variant>
      <vt:variant>
        <vt:i4>5</vt:i4>
      </vt:variant>
      <vt:variant>
        <vt:lpwstr>mailto:a.el-osta@imperial.ac.uk</vt:lpwstr>
      </vt:variant>
      <vt:variant>
        <vt:lpwstr/>
      </vt:variant>
      <vt:variant>
        <vt:i4>524342</vt:i4>
      </vt:variant>
      <vt:variant>
        <vt:i4>18</vt:i4>
      </vt:variant>
      <vt:variant>
        <vt:i4>0</vt:i4>
      </vt:variant>
      <vt:variant>
        <vt:i4>5</vt:i4>
      </vt:variant>
      <vt:variant>
        <vt:lpwstr>mailto:a.majeed@imperial.ac.uk</vt:lpwstr>
      </vt:variant>
      <vt:variant>
        <vt:lpwstr/>
      </vt:variant>
      <vt:variant>
        <vt:i4>6750288</vt:i4>
      </vt:variant>
      <vt:variant>
        <vt:i4>15</vt:i4>
      </vt:variant>
      <vt:variant>
        <vt:i4>0</vt:i4>
      </vt:variant>
      <vt:variant>
        <vt:i4>5</vt:i4>
      </vt:variant>
      <vt:variant>
        <vt:lpwstr>mailto:a.tristanlopez@imperial.ac.uk</vt:lpwstr>
      </vt:variant>
      <vt:variant>
        <vt:lpwstr/>
      </vt:variant>
      <vt:variant>
        <vt:i4>7143513</vt:i4>
      </vt:variant>
      <vt:variant>
        <vt:i4>12</vt:i4>
      </vt:variant>
      <vt:variant>
        <vt:i4>0</vt:i4>
      </vt:variant>
      <vt:variant>
        <vt:i4>5</vt:i4>
      </vt:variant>
      <vt:variant>
        <vt:lpwstr>mailto:Sami.altalib22@imperial.ac.uk</vt:lpwstr>
      </vt:variant>
      <vt:variant>
        <vt:lpwstr/>
      </vt:variant>
      <vt:variant>
        <vt:i4>2621452</vt:i4>
      </vt:variant>
      <vt:variant>
        <vt:i4>9</vt:i4>
      </vt:variant>
      <vt:variant>
        <vt:i4>0</vt:i4>
      </vt:variant>
      <vt:variant>
        <vt:i4>5</vt:i4>
      </vt:variant>
      <vt:variant>
        <vt:lpwstr>mailto:aos.alaa18@imperial.ac.uk</vt:lpwstr>
      </vt:variant>
      <vt:variant>
        <vt:lpwstr/>
      </vt:variant>
      <vt:variant>
        <vt:i4>720993</vt:i4>
      </vt:variant>
      <vt:variant>
        <vt:i4>6</vt:i4>
      </vt:variant>
      <vt:variant>
        <vt:i4>0</vt:i4>
      </vt:variant>
      <vt:variant>
        <vt:i4>5</vt:i4>
      </vt:variant>
      <vt:variant>
        <vt:lpwstr>mailto:mahmoud.al-ammouri22@imperial.ac.uk</vt:lpwstr>
      </vt:variant>
      <vt:variant>
        <vt:lpwstr/>
      </vt:variant>
      <vt:variant>
        <vt:i4>7012369</vt:i4>
      </vt:variant>
      <vt:variant>
        <vt:i4>3</vt:i4>
      </vt:variant>
      <vt:variant>
        <vt:i4>0</vt:i4>
      </vt:variant>
      <vt:variant>
        <vt:i4>5</vt:i4>
      </vt:variant>
      <vt:variant>
        <vt:lpwstr>mailto:a.el-osta@imperial.ac.uk</vt:lpwstr>
      </vt:variant>
      <vt:variant>
        <vt:lpwstr/>
      </vt:variant>
      <vt:variant>
        <vt:i4>5636116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8772-4938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enta Microsoft</dc:creator>
  <cp:keywords/>
  <dc:description/>
  <cp:lastModifiedBy>El-Osta, Austen</cp:lastModifiedBy>
  <cp:revision>4</cp:revision>
  <cp:lastPrinted>2025-02-04T19:17:00Z</cp:lastPrinted>
  <dcterms:created xsi:type="dcterms:W3CDTF">2025-06-10T11:57:00Z</dcterms:created>
  <dcterms:modified xsi:type="dcterms:W3CDTF">2025-06-10T12:00:00Z</dcterms:modified>
</cp:coreProperties>
</file>